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9369AE" w14:textId="52E2BBEB" w:rsidR="002B6FEF" w:rsidRPr="004F269B" w:rsidRDefault="002535A5" w:rsidP="004F269B">
      <w:pPr>
        <w:spacing w:after="120" w:line="360" w:lineRule="auto"/>
        <w:ind w:right="27"/>
        <w:jc w:val="center"/>
        <w:rPr>
          <w:rFonts w:ascii="Times New Roman" w:eastAsia="Times New Roman" w:hAnsi="Times New Roman" w:cs="Times New Roman"/>
          <w:b/>
          <w:sz w:val="32"/>
          <w:szCs w:val="32"/>
        </w:rPr>
      </w:pPr>
      <w:r w:rsidRPr="004F269B">
        <w:rPr>
          <w:rFonts w:ascii="Times New Roman" w:eastAsia="Times New Roman" w:hAnsi="Times New Roman" w:cs="Times New Roman"/>
          <w:b/>
          <w:sz w:val="32"/>
          <w:szCs w:val="32"/>
        </w:rPr>
        <w:t>“</w:t>
      </w:r>
      <w:r w:rsidR="00E90424" w:rsidRPr="004F269B">
        <w:rPr>
          <w:rFonts w:ascii="Times New Roman" w:eastAsia="Times New Roman" w:hAnsi="Times New Roman" w:cs="Times New Roman"/>
          <w:b/>
          <w:sz w:val="32"/>
          <w:szCs w:val="32"/>
        </w:rPr>
        <w:t>VEHICLE DETECTION, COUNTING AND SPEED ESTIMATION</w:t>
      </w:r>
      <w:r w:rsidRPr="004F269B">
        <w:rPr>
          <w:rFonts w:ascii="Times New Roman" w:eastAsia="Times New Roman" w:hAnsi="Times New Roman" w:cs="Times New Roman"/>
          <w:b/>
          <w:sz w:val="32"/>
          <w:szCs w:val="32"/>
        </w:rPr>
        <w:t>”</w:t>
      </w:r>
    </w:p>
    <w:p w14:paraId="0A5D7947" w14:textId="77777777" w:rsidR="002535A5" w:rsidRPr="002C0D26" w:rsidRDefault="002535A5" w:rsidP="0056294F">
      <w:pPr>
        <w:spacing w:after="120" w:line="360" w:lineRule="auto"/>
        <w:ind w:right="27"/>
        <w:jc w:val="both"/>
        <w:rPr>
          <w:rFonts w:ascii="Times New Roman" w:eastAsia="Times New Roman" w:hAnsi="Times New Roman" w:cs="Times New Roman"/>
          <w:b/>
          <w:sz w:val="28"/>
          <w:szCs w:val="28"/>
        </w:rPr>
      </w:pPr>
    </w:p>
    <w:p w14:paraId="6816F742" w14:textId="22091555" w:rsidR="002B6FEF" w:rsidRPr="0075236F" w:rsidRDefault="002535A5" w:rsidP="0056294F">
      <w:pPr>
        <w:spacing w:after="120" w:line="360" w:lineRule="auto"/>
        <w:ind w:right="27"/>
        <w:jc w:val="both"/>
        <w:rPr>
          <w:rFonts w:ascii="Times New Roman" w:eastAsia="Times New Roman" w:hAnsi="Times New Roman" w:cs="Times New Roman"/>
          <w:sz w:val="28"/>
          <w:szCs w:val="28"/>
        </w:rPr>
      </w:pPr>
      <w:r w:rsidRPr="002C0D26">
        <w:rPr>
          <w:rFonts w:ascii="Times New Roman" w:eastAsia="Times New Roman" w:hAnsi="Times New Roman" w:cs="Times New Roman"/>
          <w:b/>
          <w:sz w:val="28"/>
          <w:szCs w:val="28"/>
        </w:rPr>
        <w:t>Submitted</w:t>
      </w:r>
      <w:r w:rsidR="0075236F">
        <w:rPr>
          <w:rFonts w:ascii="Times New Roman" w:eastAsia="Times New Roman" w:hAnsi="Times New Roman" w:cs="Times New Roman"/>
          <w:sz w:val="28"/>
          <w:szCs w:val="28"/>
        </w:rPr>
        <w:t xml:space="preserve"> </w:t>
      </w:r>
      <w:r w:rsidRPr="0075236F">
        <w:rPr>
          <w:rFonts w:ascii="Times New Roman" w:eastAsia="Times New Roman" w:hAnsi="Times New Roman" w:cs="Times New Roman"/>
          <w:b/>
          <w:bCs/>
          <w:sz w:val="24"/>
          <w:szCs w:val="24"/>
        </w:rPr>
        <w:t>by</w:t>
      </w:r>
      <w:r w:rsidR="0075236F">
        <w:rPr>
          <w:rFonts w:ascii="Times New Roman" w:eastAsia="Times New Roman" w:hAnsi="Times New Roman" w:cs="Times New Roman"/>
          <w:b/>
          <w:bCs/>
          <w:sz w:val="24"/>
          <w:szCs w:val="24"/>
        </w:rPr>
        <w:t>:</w:t>
      </w:r>
    </w:p>
    <w:p w14:paraId="447D2B3A" w14:textId="78A9DBE9" w:rsidR="002B6FEF" w:rsidRPr="002C0D26" w:rsidRDefault="00E90424" w:rsidP="0056294F">
      <w:pPr>
        <w:spacing w:after="120" w:line="360" w:lineRule="auto"/>
        <w:ind w:right="27"/>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ab/>
        <w:t>221FA04402</w:t>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t>221FA04236</w:t>
      </w:r>
    </w:p>
    <w:p w14:paraId="38E1898B" w14:textId="2F0A8857" w:rsidR="00E90424" w:rsidRPr="002C0D26" w:rsidRDefault="00E90424" w:rsidP="0056294F">
      <w:pPr>
        <w:spacing w:after="120" w:line="360" w:lineRule="auto"/>
        <w:ind w:right="27"/>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ab/>
        <w:t xml:space="preserve">      Ruhi</w:t>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t xml:space="preserve">  Jagatrayee</w:t>
      </w:r>
    </w:p>
    <w:p w14:paraId="0CE41070" w14:textId="77777777" w:rsidR="00E90424" w:rsidRPr="002C0D26" w:rsidRDefault="00E90424" w:rsidP="0056294F">
      <w:pPr>
        <w:spacing w:after="120" w:line="360" w:lineRule="auto"/>
        <w:ind w:right="27"/>
        <w:jc w:val="both"/>
        <w:rPr>
          <w:rFonts w:ascii="Times New Roman" w:eastAsia="Times New Roman" w:hAnsi="Times New Roman" w:cs="Times New Roman"/>
          <w:sz w:val="24"/>
          <w:szCs w:val="24"/>
        </w:rPr>
      </w:pPr>
    </w:p>
    <w:p w14:paraId="054319FD" w14:textId="2D2C7D7C" w:rsidR="00E90424" w:rsidRPr="002C0D26" w:rsidRDefault="00E90424" w:rsidP="0056294F">
      <w:pPr>
        <w:spacing w:after="120" w:line="360" w:lineRule="auto"/>
        <w:ind w:right="27"/>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ab/>
        <w:t>221FA04341</w:t>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t>221FA04379</w:t>
      </w:r>
    </w:p>
    <w:p w14:paraId="3A93726C" w14:textId="2106D31E" w:rsidR="00E90424" w:rsidRPr="002C0D26" w:rsidRDefault="00E90424" w:rsidP="0056294F">
      <w:pPr>
        <w:spacing w:after="120" w:line="360" w:lineRule="auto"/>
        <w:ind w:right="27"/>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ab/>
        <w:t xml:space="preserve">   Gayathri</w:t>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t xml:space="preserve">    Varma</w:t>
      </w:r>
      <w:r w:rsidRPr="002C0D26">
        <w:rPr>
          <w:rFonts w:ascii="Times New Roman" w:eastAsia="Times New Roman" w:hAnsi="Times New Roman" w:cs="Times New Roman"/>
          <w:sz w:val="24"/>
          <w:szCs w:val="24"/>
        </w:rPr>
        <w:tab/>
      </w:r>
    </w:p>
    <w:p w14:paraId="016E41E2" w14:textId="77777777" w:rsidR="002535A5" w:rsidRPr="002C0D26" w:rsidRDefault="002535A5" w:rsidP="0056294F">
      <w:pPr>
        <w:spacing w:after="120" w:line="360" w:lineRule="auto"/>
        <w:ind w:right="27"/>
        <w:jc w:val="both"/>
        <w:rPr>
          <w:rFonts w:ascii="Times New Roman" w:eastAsia="Times New Roman" w:hAnsi="Times New Roman" w:cs="Times New Roman"/>
          <w:sz w:val="24"/>
          <w:szCs w:val="24"/>
        </w:rPr>
      </w:pPr>
    </w:p>
    <w:p w14:paraId="6A536C7E" w14:textId="77777777" w:rsidR="002B6FEF" w:rsidRPr="002C0D26" w:rsidRDefault="002535A5" w:rsidP="0056294F">
      <w:pPr>
        <w:spacing w:after="120" w:line="360" w:lineRule="auto"/>
        <w:ind w:right="27"/>
        <w:jc w:val="both"/>
        <w:rPr>
          <w:rFonts w:ascii="Times New Roman" w:eastAsia="Times New Roman" w:hAnsi="Times New Roman" w:cs="Times New Roman"/>
          <w:b/>
          <w:sz w:val="24"/>
          <w:szCs w:val="24"/>
        </w:rPr>
      </w:pPr>
      <w:r w:rsidRPr="002C0D26">
        <w:rPr>
          <w:rFonts w:ascii="Times New Roman" w:eastAsia="Times New Roman" w:hAnsi="Times New Roman" w:cs="Times New Roman"/>
          <w:sz w:val="24"/>
          <w:szCs w:val="24"/>
        </w:rPr>
        <w:t xml:space="preserve">                                                       </w:t>
      </w:r>
      <w:r w:rsidRPr="002C0D26">
        <w:rPr>
          <w:rFonts w:ascii="Times New Roman" w:eastAsia="Times New Roman" w:hAnsi="Times New Roman" w:cs="Times New Roman"/>
          <w:b/>
          <w:sz w:val="24"/>
          <w:szCs w:val="24"/>
        </w:rPr>
        <w:t xml:space="preserve"> Under the guidance of </w:t>
      </w:r>
    </w:p>
    <w:p w14:paraId="4A0AB754" w14:textId="10904C17" w:rsidR="002B6FEF" w:rsidRPr="002C0D26" w:rsidRDefault="00E90424" w:rsidP="0056294F">
      <w:pPr>
        <w:spacing w:after="120" w:line="360" w:lineRule="auto"/>
        <w:ind w:right="27"/>
        <w:jc w:val="both"/>
        <w:rPr>
          <w:rFonts w:ascii="Times New Roman" w:eastAsia="Times New Roman" w:hAnsi="Times New Roman" w:cs="Times New Roman"/>
          <w:i/>
          <w:sz w:val="24"/>
          <w:szCs w:val="24"/>
        </w:rPr>
      </w:pPr>
      <w:r w:rsidRPr="002C0D26">
        <w:rPr>
          <w:rFonts w:ascii="Times New Roman" w:eastAsia="Times New Roman" w:hAnsi="Times New Roman" w:cs="Times New Roman"/>
          <w:i/>
          <w:sz w:val="24"/>
          <w:szCs w:val="24"/>
        </w:rPr>
        <w:t xml:space="preserve">                                                             Dr.Deva Kumar</w:t>
      </w:r>
    </w:p>
    <w:p w14:paraId="5141A821" w14:textId="2C291824" w:rsidR="00D27A21" w:rsidRPr="002C0D26" w:rsidRDefault="00E90424" w:rsidP="0056294F">
      <w:pPr>
        <w:spacing w:after="120" w:line="360" w:lineRule="auto"/>
        <w:ind w:right="27"/>
        <w:jc w:val="both"/>
        <w:rPr>
          <w:rFonts w:ascii="Times New Roman" w:eastAsia="Times New Roman" w:hAnsi="Times New Roman" w:cs="Times New Roman"/>
          <w:sz w:val="24"/>
          <w:szCs w:val="24"/>
        </w:rPr>
      </w:pPr>
      <w:r w:rsidRPr="002C0D26">
        <w:rPr>
          <w:rFonts w:ascii="Times New Roman" w:eastAsia="Times New Roman" w:hAnsi="Times New Roman" w:cs="Times New Roman"/>
          <w:i/>
          <w:sz w:val="24"/>
          <w:szCs w:val="24"/>
        </w:rPr>
        <w:t xml:space="preserve">                                                               </w:t>
      </w:r>
      <w:r w:rsidR="00D27A21" w:rsidRPr="002C0D26">
        <w:rPr>
          <w:rFonts w:ascii="Times New Roman" w:eastAsia="Times New Roman" w:hAnsi="Times New Roman" w:cs="Times New Roman"/>
          <w:i/>
          <w:sz w:val="24"/>
          <w:szCs w:val="24"/>
        </w:rPr>
        <w:t>Designation</w:t>
      </w:r>
    </w:p>
    <w:p w14:paraId="4F6E48DE" w14:textId="3C000810" w:rsidR="002B6FEF" w:rsidRPr="002C0D26" w:rsidRDefault="002B6FEF" w:rsidP="0056294F">
      <w:pPr>
        <w:spacing w:after="120" w:line="360" w:lineRule="auto"/>
        <w:ind w:right="27"/>
        <w:jc w:val="both"/>
        <w:rPr>
          <w:rFonts w:ascii="Times New Roman" w:eastAsia="Times New Roman" w:hAnsi="Times New Roman" w:cs="Times New Roman"/>
          <w:sz w:val="24"/>
          <w:szCs w:val="24"/>
        </w:rPr>
      </w:pPr>
    </w:p>
    <w:p w14:paraId="684229E6" w14:textId="77777777" w:rsidR="002535A5" w:rsidRPr="002C0D26" w:rsidRDefault="002535A5" w:rsidP="0056294F">
      <w:pPr>
        <w:spacing w:after="120" w:line="360" w:lineRule="auto"/>
        <w:ind w:right="27"/>
        <w:jc w:val="both"/>
        <w:rPr>
          <w:rFonts w:ascii="Times New Roman" w:eastAsia="Times New Roman" w:hAnsi="Times New Roman" w:cs="Times New Roman"/>
          <w:sz w:val="24"/>
          <w:szCs w:val="24"/>
        </w:rPr>
      </w:pPr>
    </w:p>
    <w:p w14:paraId="36127ACB" w14:textId="7D51E70B" w:rsidR="003E54A4" w:rsidRPr="002C0D26" w:rsidRDefault="003E54A4" w:rsidP="0056294F">
      <w:pPr>
        <w:spacing w:line="360" w:lineRule="auto"/>
        <w:ind w:right="27"/>
        <w:jc w:val="both"/>
        <w:rPr>
          <w:rFonts w:ascii="Times New Roman" w:eastAsia="Times New Roman" w:hAnsi="Times New Roman" w:cs="Times New Roman"/>
          <w:noProof/>
          <w:lang w:val="en-IN"/>
        </w:rPr>
      </w:pPr>
      <w:r w:rsidRPr="002C0D26">
        <w:rPr>
          <w:rFonts w:ascii="Times New Roman" w:eastAsia="Times New Roman" w:hAnsi="Times New Roman" w:cs="Times New Roman"/>
          <w:noProof/>
          <w:lang w:val="en-US" w:eastAsia="en-US"/>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2EA880E4" w:rsidR="002B6FEF" w:rsidRPr="002C0D26" w:rsidRDefault="002B6FEF" w:rsidP="0056294F">
      <w:pPr>
        <w:spacing w:line="360" w:lineRule="auto"/>
        <w:ind w:right="27"/>
        <w:jc w:val="both"/>
        <w:rPr>
          <w:rFonts w:ascii="Times New Roman" w:eastAsia="Times New Roman" w:hAnsi="Times New Roman" w:cs="Times New Roman"/>
        </w:rPr>
      </w:pPr>
    </w:p>
    <w:p w14:paraId="5F8FA064" w14:textId="3A12C325" w:rsidR="002B6FEF" w:rsidRPr="002C0D26" w:rsidRDefault="002535A5" w:rsidP="0056294F">
      <w:pPr>
        <w:spacing w:line="360" w:lineRule="auto"/>
        <w:jc w:val="both"/>
        <w:rPr>
          <w:rFonts w:ascii="Times New Roman" w:eastAsia="Times New Roman" w:hAnsi="Times New Roman" w:cs="Times New Roman"/>
          <w:b/>
          <w:sz w:val="24"/>
          <w:szCs w:val="24"/>
        </w:rPr>
      </w:pPr>
      <w:r w:rsidRPr="002C0D26">
        <w:rPr>
          <w:rFonts w:ascii="Times New Roman" w:eastAsia="Times New Roman" w:hAnsi="Times New Roman" w:cs="Times New Roman"/>
          <w:b/>
          <w:sz w:val="24"/>
          <w:szCs w:val="24"/>
        </w:rPr>
        <w:tab/>
        <w:t>DEPARTMENT OF COMPUTER SCIENCE &amp; ENGINEERING</w:t>
      </w:r>
    </w:p>
    <w:p w14:paraId="2409011C" w14:textId="17D5F3BE" w:rsidR="002B6FEF" w:rsidRPr="002C0D26" w:rsidRDefault="002535A5" w:rsidP="0056294F">
      <w:pPr>
        <w:tabs>
          <w:tab w:val="left" w:pos="7320"/>
        </w:tabs>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2C0D26" w:rsidRDefault="002535A5" w:rsidP="0056294F">
      <w:pPr>
        <w:tabs>
          <w:tab w:val="left" w:pos="7320"/>
        </w:tabs>
        <w:spacing w:line="360" w:lineRule="auto"/>
        <w:jc w:val="both"/>
        <w:rPr>
          <w:rFonts w:ascii="Times New Roman" w:eastAsia="Times New Roman" w:hAnsi="Times New Roman" w:cs="Times New Roman"/>
          <w:b/>
          <w:sz w:val="24"/>
          <w:szCs w:val="24"/>
        </w:rPr>
      </w:pPr>
      <w:r w:rsidRPr="002C0D26">
        <w:rPr>
          <w:rFonts w:ascii="Times New Roman" w:eastAsia="Times New Roman" w:hAnsi="Times New Roman" w:cs="Times New Roman"/>
          <w:b/>
          <w:sz w:val="24"/>
          <w:szCs w:val="24"/>
        </w:rPr>
        <w:t>Vadlamudi, Guntur.</w:t>
      </w:r>
    </w:p>
    <w:p w14:paraId="23D8F7AD" w14:textId="0E52CA79" w:rsidR="002B6FEF" w:rsidRPr="002C0D26" w:rsidRDefault="002535A5" w:rsidP="0056294F">
      <w:pPr>
        <w:spacing w:line="360" w:lineRule="auto"/>
        <w:jc w:val="both"/>
        <w:rPr>
          <w:rFonts w:ascii="Times New Roman" w:eastAsia="Times New Roman" w:hAnsi="Times New Roman" w:cs="Times New Roman"/>
          <w:b/>
        </w:rPr>
      </w:pPr>
      <w:r w:rsidRPr="002C0D26">
        <w:rPr>
          <w:rFonts w:ascii="Times New Roman" w:eastAsia="Times New Roman" w:hAnsi="Times New Roman" w:cs="Times New Roman"/>
          <w:b/>
        </w:rPr>
        <w:t>ANDHRA PRADESH, INDIA, PIN-522213</w:t>
      </w:r>
      <w:r w:rsidR="00E822FB" w:rsidRPr="002C0D26">
        <w:rPr>
          <w:rFonts w:ascii="Times New Roman" w:eastAsia="Times New Roman" w:hAnsi="Times New Roman" w:cs="Times New Roman"/>
          <w:b/>
        </w:rPr>
        <w:t>.</w:t>
      </w:r>
    </w:p>
    <w:p w14:paraId="514B68AD" w14:textId="77777777" w:rsidR="002B6FEF" w:rsidRPr="002C0D26" w:rsidRDefault="002B6FEF" w:rsidP="0056294F">
      <w:pPr>
        <w:spacing w:line="360" w:lineRule="auto"/>
        <w:jc w:val="both"/>
        <w:rPr>
          <w:rFonts w:ascii="Times New Roman" w:eastAsia="Times New Roman" w:hAnsi="Times New Roman" w:cs="Times New Roman"/>
        </w:rPr>
      </w:pPr>
    </w:p>
    <w:p w14:paraId="052E23E1" w14:textId="6D0A3162" w:rsidR="003B001E" w:rsidRPr="002C0D26" w:rsidRDefault="003B001E" w:rsidP="0056294F">
      <w:pPr>
        <w:tabs>
          <w:tab w:val="left" w:pos="6300"/>
        </w:tabs>
        <w:spacing w:line="360" w:lineRule="auto"/>
        <w:jc w:val="both"/>
        <w:rPr>
          <w:rFonts w:ascii="Times New Roman" w:eastAsia="Times New Roman" w:hAnsi="Times New Roman" w:cs="Times New Roman"/>
          <w:noProof/>
          <w:lang w:val="en-IN"/>
        </w:rPr>
      </w:pPr>
      <w:r w:rsidRPr="002C0D26">
        <w:rPr>
          <w:rFonts w:ascii="Times New Roman" w:eastAsia="Times New Roman" w:hAnsi="Times New Roman" w:cs="Times New Roman"/>
          <w:noProof/>
          <w:lang w:val="en-US" w:eastAsia="en-US"/>
        </w:rPr>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Pr="002C0D26" w:rsidRDefault="002B6FEF" w:rsidP="0056294F">
      <w:pPr>
        <w:tabs>
          <w:tab w:val="left" w:pos="6300"/>
        </w:tabs>
        <w:spacing w:line="360" w:lineRule="auto"/>
        <w:jc w:val="both"/>
        <w:rPr>
          <w:rFonts w:ascii="Times New Roman" w:eastAsia="Times New Roman" w:hAnsi="Times New Roman" w:cs="Times New Roman"/>
          <w:b/>
        </w:rPr>
      </w:pPr>
    </w:p>
    <w:p w14:paraId="52E298FF" w14:textId="77777777" w:rsidR="002B6FEF" w:rsidRPr="002C0D26" w:rsidRDefault="002B6FEF" w:rsidP="0056294F">
      <w:pPr>
        <w:tabs>
          <w:tab w:val="left" w:pos="6300"/>
        </w:tabs>
        <w:spacing w:line="360" w:lineRule="auto"/>
        <w:jc w:val="both"/>
        <w:rPr>
          <w:rFonts w:ascii="Times New Roman" w:eastAsia="Times New Roman" w:hAnsi="Times New Roman" w:cs="Times New Roman"/>
          <w:sz w:val="24"/>
          <w:szCs w:val="24"/>
        </w:rPr>
      </w:pPr>
    </w:p>
    <w:p w14:paraId="5A1442B4" w14:textId="77777777" w:rsidR="002B6FEF" w:rsidRPr="002C0D26" w:rsidRDefault="002B6FEF" w:rsidP="0056294F">
      <w:pPr>
        <w:spacing w:line="360" w:lineRule="auto"/>
        <w:jc w:val="both"/>
        <w:rPr>
          <w:rFonts w:ascii="Times New Roman" w:eastAsia="Times New Roman" w:hAnsi="Times New Roman" w:cs="Times New Roman"/>
          <w:sz w:val="24"/>
          <w:szCs w:val="24"/>
        </w:rPr>
      </w:pPr>
    </w:p>
    <w:p w14:paraId="564FEBF3" w14:textId="77777777" w:rsidR="002B6FEF" w:rsidRPr="002C0D26" w:rsidRDefault="002535A5" w:rsidP="0056294F">
      <w:pPr>
        <w:spacing w:line="360" w:lineRule="auto"/>
        <w:jc w:val="both"/>
        <w:rPr>
          <w:rFonts w:ascii="Times New Roman" w:eastAsia="Times New Roman" w:hAnsi="Times New Roman" w:cs="Times New Roman"/>
        </w:rPr>
      </w:pPr>
      <w:r w:rsidRPr="002C0D26">
        <w:rPr>
          <w:rFonts w:ascii="Times New Roman" w:eastAsia="Times New Roman" w:hAnsi="Times New Roman" w:cs="Times New Roman"/>
          <w:b/>
          <w:sz w:val="28"/>
          <w:szCs w:val="28"/>
          <w:u w:val="single"/>
        </w:rPr>
        <w:t>CERTIFICATE</w:t>
      </w:r>
    </w:p>
    <w:p w14:paraId="531BAD15" w14:textId="77777777" w:rsidR="002B6FEF" w:rsidRPr="002C0D26" w:rsidRDefault="002B6FEF" w:rsidP="0056294F">
      <w:pPr>
        <w:spacing w:line="360" w:lineRule="auto"/>
        <w:jc w:val="both"/>
        <w:rPr>
          <w:rFonts w:ascii="Times New Roman" w:eastAsia="Times New Roman" w:hAnsi="Times New Roman" w:cs="Times New Roman"/>
        </w:rPr>
      </w:pPr>
    </w:p>
    <w:p w14:paraId="2C71439D" w14:textId="77777777" w:rsidR="0075236F" w:rsidRPr="002C0D26" w:rsidRDefault="002535A5" w:rsidP="0075236F">
      <w:pPr>
        <w:spacing w:after="120" w:line="360" w:lineRule="auto"/>
        <w:ind w:right="27"/>
        <w:jc w:val="both"/>
        <w:rPr>
          <w:rFonts w:ascii="Times New Roman" w:eastAsia="Times New Roman" w:hAnsi="Times New Roman" w:cs="Times New Roman"/>
          <w:i/>
          <w:sz w:val="24"/>
          <w:szCs w:val="24"/>
        </w:rPr>
      </w:pPr>
      <w:r w:rsidRPr="002C0D26">
        <w:rPr>
          <w:rFonts w:ascii="Times New Roman" w:eastAsia="Times New Roman" w:hAnsi="Times New Roman" w:cs="Times New Roman"/>
          <w:sz w:val="28"/>
          <w:szCs w:val="28"/>
        </w:rPr>
        <w:t xml:space="preserve">This is to certify that the Field Project entitled </w:t>
      </w:r>
      <w:r w:rsidRPr="002C0D26">
        <w:rPr>
          <w:rFonts w:ascii="Times New Roman" w:eastAsia="Times New Roman" w:hAnsi="Times New Roman" w:cs="Times New Roman"/>
          <w:b/>
          <w:sz w:val="28"/>
          <w:szCs w:val="28"/>
        </w:rPr>
        <w:t>“</w:t>
      </w:r>
      <w:r w:rsidR="006A04A9" w:rsidRPr="002C0D26">
        <w:rPr>
          <w:rFonts w:ascii="Times New Roman" w:eastAsia="Times New Roman" w:hAnsi="Times New Roman" w:cs="Times New Roman"/>
          <w:b/>
          <w:sz w:val="28"/>
          <w:szCs w:val="28"/>
        </w:rPr>
        <w:t>Vehicle Detection, Counting and Speed Estimation</w:t>
      </w:r>
      <w:r w:rsidRPr="002C0D26">
        <w:rPr>
          <w:rFonts w:ascii="Times New Roman" w:eastAsia="Times New Roman" w:hAnsi="Times New Roman" w:cs="Times New Roman"/>
          <w:b/>
          <w:sz w:val="28"/>
          <w:szCs w:val="28"/>
        </w:rPr>
        <w:t xml:space="preserve">” </w:t>
      </w:r>
      <w:r w:rsidRPr="002C0D26">
        <w:rPr>
          <w:rFonts w:ascii="Times New Roman" w:eastAsia="Times New Roman" w:hAnsi="Times New Roman" w:cs="Times New Roman"/>
          <w:sz w:val="28"/>
          <w:szCs w:val="28"/>
        </w:rPr>
        <w:t xml:space="preserve">that is being submitted by </w:t>
      </w:r>
      <w:r w:rsidR="006A04A9" w:rsidRPr="002C0D26">
        <w:rPr>
          <w:rFonts w:ascii="Times New Roman" w:eastAsia="Times New Roman" w:hAnsi="Times New Roman" w:cs="Times New Roman"/>
          <w:sz w:val="24"/>
          <w:szCs w:val="28"/>
        </w:rPr>
        <w:t>221FA04402</w:t>
      </w:r>
      <w:r w:rsidR="002A1032" w:rsidRPr="002C0D26">
        <w:rPr>
          <w:rFonts w:ascii="Times New Roman" w:eastAsia="Times New Roman" w:hAnsi="Times New Roman" w:cs="Times New Roman"/>
          <w:sz w:val="28"/>
          <w:szCs w:val="28"/>
        </w:rPr>
        <w:t xml:space="preserve"> </w:t>
      </w:r>
      <w:r w:rsidRPr="002C0D26">
        <w:rPr>
          <w:rFonts w:ascii="Times New Roman" w:eastAsia="Times New Roman" w:hAnsi="Times New Roman" w:cs="Times New Roman"/>
          <w:sz w:val="28"/>
          <w:szCs w:val="28"/>
        </w:rPr>
        <w:t>(</w:t>
      </w:r>
      <w:r w:rsidRPr="002C0D26">
        <w:rPr>
          <w:rFonts w:ascii="Times New Roman" w:eastAsia="Times New Roman" w:hAnsi="Times New Roman" w:cs="Times New Roman"/>
          <w:sz w:val="28"/>
          <w:szCs w:val="28"/>
        </w:rPr>
        <w:fldChar w:fldCharType="begin"/>
      </w:r>
      <w:r w:rsidRPr="002C0D26">
        <w:rPr>
          <w:rFonts w:ascii="Times New Roman" w:eastAsia="Times New Roman" w:hAnsi="Times New Roman" w:cs="Times New Roman"/>
          <w:sz w:val="28"/>
          <w:szCs w:val="28"/>
        </w:rPr>
        <w:instrText xml:space="preserve"> MERGEFIELD Regd_1 </w:instrText>
      </w:r>
      <w:r w:rsidRPr="002C0D26">
        <w:rPr>
          <w:rFonts w:ascii="Times New Roman" w:eastAsia="Times New Roman" w:hAnsi="Times New Roman" w:cs="Times New Roman"/>
          <w:sz w:val="28"/>
          <w:szCs w:val="28"/>
        </w:rPr>
        <w:fldChar w:fldCharType="separate"/>
      </w:r>
      <w:r w:rsidR="006A04A9" w:rsidRPr="002C0D26">
        <w:rPr>
          <w:rFonts w:ascii="Times New Roman" w:eastAsia="Times New Roman" w:hAnsi="Times New Roman" w:cs="Times New Roman"/>
          <w:sz w:val="24"/>
          <w:szCs w:val="24"/>
        </w:rPr>
        <w:t>Ruhi</w:t>
      </w:r>
      <w:r w:rsidR="006A04A9" w:rsidRPr="002C0D26">
        <w:rPr>
          <w:rFonts w:ascii="Times New Roman" w:eastAsia="Times New Roman" w:hAnsi="Times New Roman" w:cs="Times New Roman"/>
          <w:sz w:val="28"/>
          <w:szCs w:val="28"/>
        </w:rPr>
        <w:t xml:space="preserve"> </w:t>
      </w:r>
      <w:r w:rsidRPr="002C0D26">
        <w:rPr>
          <w:rFonts w:ascii="Times New Roman" w:eastAsia="Times New Roman" w:hAnsi="Times New Roman" w:cs="Times New Roman"/>
          <w:sz w:val="28"/>
          <w:szCs w:val="28"/>
        </w:rPr>
        <w:fldChar w:fldCharType="end"/>
      </w:r>
      <w:r w:rsidRPr="002C0D26">
        <w:rPr>
          <w:rFonts w:ascii="Times New Roman" w:eastAsia="Times New Roman" w:hAnsi="Times New Roman" w:cs="Times New Roman"/>
          <w:sz w:val="28"/>
          <w:szCs w:val="28"/>
        </w:rPr>
        <w:t xml:space="preserve">), </w:t>
      </w:r>
      <w:r w:rsidR="006A04A9" w:rsidRPr="002C0D26">
        <w:rPr>
          <w:rFonts w:ascii="Times New Roman" w:eastAsia="Times New Roman" w:hAnsi="Times New Roman" w:cs="Times New Roman"/>
          <w:sz w:val="24"/>
          <w:szCs w:val="24"/>
        </w:rPr>
        <w:t>221FA04236</w:t>
      </w:r>
      <w:r w:rsidR="006A04A9" w:rsidRPr="002C0D26">
        <w:rPr>
          <w:rFonts w:ascii="Times New Roman" w:eastAsia="Times New Roman" w:hAnsi="Times New Roman" w:cs="Times New Roman"/>
          <w:sz w:val="28"/>
          <w:szCs w:val="28"/>
        </w:rPr>
        <w:t xml:space="preserve"> </w:t>
      </w:r>
      <w:r w:rsidRPr="002C0D26">
        <w:rPr>
          <w:rFonts w:ascii="Times New Roman" w:eastAsia="Times New Roman" w:hAnsi="Times New Roman" w:cs="Times New Roman"/>
          <w:sz w:val="28"/>
          <w:szCs w:val="28"/>
        </w:rPr>
        <w:t>(</w:t>
      </w:r>
      <w:r w:rsidR="006A04A9" w:rsidRPr="002C0D26">
        <w:rPr>
          <w:rFonts w:ascii="Times New Roman" w:eastAsia="Times New Roman" w:hAnsi="Times New Roman" w:cs="Times New Roman"/>
          <w:sz w:val="28"/>
          <w:szCs w:val="28"/>
        </w:rPr>
        <w:t>Jagatrayee</w:t>
      </w:r>
      <w:r w:rsidR="00B04A22" w:rsidRPr="002C0D26">
        <w:rPr>
          <w:rFonts w:ascii="Times New Roman" w:eastAsia="Times New Roman" w:hAnsi="Times New Roman" w:cs="Times New Roman"/>
          <w:sz w:val="28"/>
          <w:szCs w:val="28"/>
        </w:rPr>
        <w:t xml:space="preserve"> </w:t>
      </w:r>
      <w:r w:rsidRPr="002C0D26">
        <w:rPr>
          <w:rFonts w:ascii="Times New Roman" w:eastAsia="Times New Roman" w:hAnsi="Times New Roman" w:cs="Times New Roman"/>
          <w:sz w:val="28"/>
          <w:szCs w:val="28"/>
        </w:rPr>
        <w:t xml:space="preserve">), </w:t>
      </w:r>
      <w:r w:rsidR="006A04A9" w:rsidRPr="002C0D26">
        <w:rPr>
          <w:rFonts w:ascii="Times New Roman" w:eastAsia="Times New Roman" w:hAnsi="Times New Roman" w:cs="Times New Roman"/>
          <w:sz w:val="24"/>
          <w:szCs w:val="24"/>
        </w:rPr>
        <w:t>221FA04341</w:t>
      </w:r>
      <w:r w:rsidR="006A04A9" w:rsidRPr="002C0D26">
        <w:rPr>
          <w:rFonts w:ascii="Times New Roman" w:eastAsia="Times New Roman" w:hAnsi="Times New Roman" w:cs="Times New Roman"/>
          <w:sz w:val="28"/>
          <w:szCs w:val="28"/>
        </w:rPr>
        <w:t xml:space="preserve"> </w:t>
      </w:r>
      <w:r w:rsidR="00384844" w:rsidRPr="002C0D26">
        <w:rPr>
          <w:rFonts w:ascii="Times New Roman" w:eastAsia="Times New Roman" w:hAnsi="Times New Roman" w:cs="Times New Roman"/>
          <w:sz w:val="28"/>
          <w:szCs w:val="28"/>
        </w:rPr>
        <w:t>(</w:t>
      </w:r>
      <w:r w:rsidR="006A04A9" w:rsidRPr="002C0D26">
        <w:rPr>
          <w:rFonts w:ascii="Times New Roman" w:eastAsia="Times New Roman" w:hAnsi="Times New Roman" w:cs="Times New Roman"/>
          <w:sz w:val="28"/>
          <w:szCs w:val="28"/>
        </w:rPr>
        <w:t>Gayathri</w:t>
      </w:r>
      <w:r w:rsidR="00B04A22" w:rsidRPr="002C0D26">
        <w:rPr>
          <w:rFonts w:ascii="Times New Roman" w:eastAsia="Times New Roman" w:hAnsi="Times New Roman" w:cs="Times New Roman"/>
          <w:sz w:val="28"/>
          <w:szCs w:val="28"/>
        </w:rPr>
        <w:t xml:space="preserve"> </w:t>
      </w:r>
      <w:r w:rsidRPr="002C0D26">
        <w:rPr>
          <w:rFonts w:ascii="Times New Roman" w:eastAsia="Times New Roman" w:hAnsi="Times New Roman" w:cs="Times New Roman"/>
          <w:sz w:val="28"/>
          <w:szCs w:val="28"/>
        </w:rPr>
        <w:t>)</w:t>
      </w:r>
      <w:r w:rsidR="006A04A9" w:rsidRPr="002C0D26">
        <w:rPr>
          <w:rFonts w:ascii="Times New Roman" w:eastAsia="Times New Roman" w:hAnsi="Times New Roman" w:cs="Times New Roman"/>
          <w:sz w:val="28"/>
          <w:szCs w:val="28"/>
        </w:rPr>
        <w:t>,</w:t>
      </w:r>
      <w:r w:rsidR="006A04A9" w:rsidRPr="002C0D26">
        <w:rPr>
          <w:rFonts w:ascii="Times New Roman" w:eastAsia="Times New Roman" w:hAnsi="Times New Roman" w:cs="Times New Roman"/>
          <w:sz w:val="24"/>
          <w:szCs w:val="28"/>
        </w:rPr>
        <w:t xml:space="preserve"> 221FA04379 </w:t>
      </w:r>
      <w:r w:rsidR="006A04A9" w:rsidRPr="002C0D26">
        <w:rPr>
          <w:rFonts w:ascii="Times New Roman" w:eastAsia="Times New Roman" w:hAnsi="Times New Roman" w:cs="Times New Roman"/>
          <w:sz w:val="28"/>
          <w:szCs w:val="28"/>
        </w:rPr>
        <w:t>(</w:t>
      </w:r>
      <w:r w:rsidR="006A04A9" w:rsidRPr="002C0D26">
        <w:rPr>
          <w:rFonts w:ascii="Times New Roman" w:eastAsia="Times New Roman" w:hAnsi="Times New Roman" w:cs="Times New Roman"/>
          <w:sz w:val="28"/>
          <w:szCs w:val="28"/>
        </w:rPr>
        <w:fldChar w:fldCharType="begin"/>
      </w:r>
      <w:r w:rsidR="006A04A9" w:rsidRPr="002C0D26">
        <w:rPr>
          <w:rFonts w:ascii="Times New Roman" w:eastAsia="Times New Roman" w:hAnsi="Times New Roman" w:cs="Times New Roman"/>
          <w:sz w:val="28"/>
          <w:szCs w:val="28"/>
        </w:rPr>
        <w:instrText xml:space="preserve"> MERGEFIELD Regd_1 </w:instrText>
      </w:r>
      <w:r w:rsidR="006A04A9" w:rsidRPr="002C0D26">
        <w:rPr>
          <w:rFonts w:ascii="Times New Roman" w:eastAsia="Times New Roman" w:hAnsi="Times New Roman" w:cs="Times New Roman"/>
          <w:sz w:val="28"/>
          <w:szCs w:val="28"/>
        </w:rPr>
        <w:fldChar w:fldCharType="separate"/>
      </w:r>
      <w:r w:rsidR="006A04A9" w:rsidRPr="002C0D26">
        <w:rPr>
          <w:rFonts w:ascii="Times New Roman" w:eastAsia="Times New Roman" w:hAnsi="Times New Roman" w:cs="Times New Roman"/>
          <w:sz w:val="24"/>
          <w:szCs w:val="24"/>
        </w:rPr>
        <w:t>Varma</w:t>
      </w:r>
      <w:r w:rsidR="006A04A9" w:rsidRPr="002C0D26">
        <w:rPr>
          <w:rFonts w:ascii="Times New Roman" w:eastAsia="Times New Roman" w:hAnsi="Times New Roman" w:cs="Times New Roman"/>
          <w:sz w:val="28"/>
          <w:szCs w:val="28"/>
        </w:rPr>
        <w:t xml:space="preserve"> </w:t>
      </w:r>
      <w:r w:rsidR="006A04A9" w:rsidRPr="002C0D26">
        <w:rPr>
          <w:rFonts w:ascii="Times New Roman" w:eastAsia="Times New Roman" w:hAnsi="Times New Roman" w:cs="Times New Roman"/>
          <w:sz w:val="28"/>
          <w:szCs w:val="28"/>
        </w:rPr>
        <w:fldChar w:fldCharType="end"/>
      </w:r>
      <w:r w:rsidR="006A04A9" w:rsidRPr="002C0D26">
        <w:rPr>
          <w:rFonts w:ascii="Times New Roman" w:eastAsia="Times New Roman" w:hAnsi="Times New Roman" w:cs="Times New Roman"/>
          <w:sz w:val="28"/>
          <w:szCs w:val="28"/>
        </w:rPr>
        <w:t>)</w:t>
      </w:r>
      <w:r w:rsidRPr="002C0D26">
        <w:rPr>
          <w:rFonts w:ascii="Times New Roman" w:eastAsia="Times New Roman" w:hAnsi="Times New Roman" w:cs="Times New Roman"/>
          <w:b/>
          <w:sz w:val="28"/>
          <w:szCs w:val="28"/>
        </w:rPr>
        <w:t xml:space="preserve"> </w:t>
      </w:r>
      <w:r w:rsidRPr="002C0D26">
        <w:rPr>
          <w:rFonts w:ascii="Times New Roman" w:eastAsia="Times New Roman" w:hAnsi="Times New Roman" w:cs="Times New Roman"/>
          <w:sz w:val="28"/>
          <w:szCs w:val="28"/>
        </w:rPr>
        <w:t>for partial fulfilment of Field Project is a bonafide work carried out under the supervision of</w:t>
      </w:r>
      <w:r w:rsidR="005F6F6A" w:rsidRPr="002C0D26">
        <w:rPr>
          <w:rFonts w:ascii="Times New Roman" w:eastAsia="Times New Roman" w:hAnsi="Times New Roman" w:cs="Times New Roman"/>
          <w:sz w:val="28"/>
          <w:szCs w:val="28"/>
        </w:rPr>
        <w:t xml:space="preserve"> </w:t>
      </w:r>
      <w:r w:rsidR="0075236F">
        <w:rPr>
          <w:rFonts w:ascii="Times New Roman" w:eastAsia="Times New Roman" w:hAnsi="Times New Roman" w:cs="Times New Roman"/>
          <w:sz w:val="28"/>
          <w:szCs w:val="28"/>
        </w:rPr>
        <w:t xml:space="preserve"> </w:t>
      </w:r>
      <w:r w:rsidR="0075236F" w:rsidRPr="002C0D26">
        <w:rPr>
          <w:rFonts w:ascii="Times New Roman" w:eastAsia="Times New Roman" w:hAnsi="Times New Roman" w:cs="Times New Roman"/>
          <w:i/>
          <w:sz w:val="24"/>
          <w:szCs w:val="24"/>
        </w:rPr>
        <w:t>Dr.Deva Kumar</w:t>
      </w:r>
    </w:p>
    <w:p w14:paraId="67CBD65E" w14:textId="10C17EB4" w:rsidR="002B6FEF" w:rsidRPr="002C0D26" w:rsidRDefault="0075236F" w:rsidP="0056294F">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CSE Department</w:t>
      </w:r>
      <w:r w:rsidR="002535A5" w:rsidRPr="002C0D26">
        <w:rPr>
          <w:rFonts w:ascii="Times New Roman" w:eastAsia="Times New Roman" w:hAnsi="Times New Roman" w:cs="Times New Roman"/>
          <w:sz w:val="28"/>
          <w:szCs w:val="28"/>
        </w:rPr>
        <w:t>.</w:t>
      </w:r>
    </w:p>
    <w:p w14:paraId="11EBC8E4" w14:textId="77777777" w:rsidR="002B6FEF" w:rsidRPr="002C0D26" w:rsidRDefault="002B6FEF" w:rsidP="0056294F">
      <w:pPr>
        <w:spacing w:line="360" w:lineRule="auto"/>
        <w:jc w:val="both"/>
        <w:rPr>
          <w:rFonts w:ascii="Times New Roman" w:eastAsia="Times New Roman" w:hAnsi="Times New Roman" w:cs="Times New Roman"/>
          <w:sz w:val="24"/>
          <w:szCs w:val="24"/>
        </w:rPr>
      </w:pPr>
    </w:p>
    <w:p w14:paraId="1D868628" w14:textId="77777777" w:rsidR="002B6FEF" w:rsidRPr="002C0D26" w:rsidRDefault="002B6FEF" w:rsidP="0056294F">
      <w:pPr>
        <w:spacing w:line="360" w:lineRule="auto"/>
        <w:jc w:val="both"/>
        <w:rPr>
          <w:rFonts w:ascii="Times New Roman" w:eastAsia="Times New Roman" w:hAnsi="Times New Roman" w:cs="Times New Roman"/>
          <w:sz w:val="24"/>
          <w:szCs w:val="24"/>
        </w:rPr>
      </w:pPr>
    </w:p>
    <w:p w14:paraId="4CD57044" w14:textId="1A3CB79B" w:rsidR="002B6FEF" w:rsidRPr="002C0D26" w:rsidRDefault="009C2205" w:rsidP="0056294F">
      <w:pPr>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 xml:space="preserve">             </w:t>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t xml:space="preserve">       </w:t>
      </w:r>
    </w:p>
    <w:p w14:paraId="0EAE9FD0" w14:textId="77777777" w:rsidR="002B6FEF" w:rsidRPr="002C0D26" w:rsidRDefault="002B6FEF" w:rsidP="0056294F">
      <w:pPr>
        <w:spacing w:line="360" w:lineRule="auto"/>
        <w:jc w:val="both"/>
        <w:rPr>
          <w:rFonts w:ascii="Times New Roman" w:eastAsia="Times New Roman" w:hAnsi="Times New Roman" w:cs="Times New Roman"/>
          <w:sz w:val="24"/>
          <w:szCs w:val="24"/>
        </w:rPr>
      </w:pPr>
    </w:p>
    <w:p w14:paraId="5C35B8D1" w14:textId="77777777" w:rsidR="002B6FEF" w:rsidRPr="002C0D26" w:rsidRDefault="002B6FEF" w:rsidP="0056294F">
      <w:pPr>
        <w:spacing w:line="36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123"/>
        <w:gridCol w:w="3124"/>
      </w:tblGrid>
      <w:tr w:rsidR="006367E6" w:rsidRPr="002C0D26" w14:paraId="1D3D8302" w14:textId="77777777" w:rsidTr="00F610D3">
        <w:trPr>
          <w:trHeight w:val="1259"/>
        </w:trPr>
        <w:tc>
          <w:tcPr>
            <w:tcW w:w="3123" w:type="dxa"/>
          </w:tcPr>
          <w:p w14:paraId="5052C05E" w14:textId="77777777" w:rsidR="00215AEB" w:rsidRPr="002C0D26" w:rsidRDefault="00215AEB" w:rsidP="0056294F">
            <w:pPr>
              <w:spacing w:line="360" w:lineRule="auto"/>
              <w:jc w:val="both"/>
              <w:rPr>
                <w:rFonts w:ascii="Times New Roman" w:eastAsia="Times New Roman" w:hAnsi="Times New Roman" w:cs="Times New Roman"/>
                <w:sz w:val="24"/>
                <w:szCs w:val="24"/>
              </w:rPr>
            </w:pPr>
          </w:p>
          <w:p w14:paraId="2028B5A1" w14:textId="77777777" w:rsidR="00215AEB" w:rsidRPr="002C0D26" w:rsidRDefault="00215AEB" w:rsidP="0056294F">
            <w:pPr>
              <w:spacing w:line="360" w:lineRule="auto"/>
              <w:jc w:val="both"/>
              <w:rPr>
                <w:rFonts w:ascii="Times New Roman" w:eastAsia="Times New Roman" w:hAnsi="Times New Roman" w:cs="Times New Roman"/>
                <w:sz w:val="24"/>
                <w:szCs w:val="24"/>
              </w:rPr>
            </w:pPr>
          </w:p>
          <w:p w14:paraId="40A30A46" w14:textId="07DE205F" w:rsidR="006367E6" w:rsidRPr="002C0D26" w:rsidRDefault="006367E6" w:rsidP="0056294F">
            <w:pPr>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 xml:space="preserve"> Guide </w:t>
            </w:r>
            <w:r w:rsidR="00F610D3" w:rsidRPr="002C0D26">
              <w:rPr>
                <w:rFonts w:ascii="Times New Roman" w:eastAsia="Times New Roman" w:hAnsi="Times New Roman" w:cs="Times New Roman"/>
                <w:sz w:val="24"/>
                <w:szCs w:val="24"/>
              </w:rPr>
              <w:t>name</w:t>
            </w:r>
            <w:r w:rsidRPr="002C0D26">
              <w:rPr>
                <w:rFonts w:ascii="Times New Roman" w:eastAsia="Times New Roman" w:hAnsi="Times New Roman" w:cs="Times New Roman"/>
                <w:sz w:val="24"/>
                <w:szCs w:val="24"/>
              </w:rPr>
              <w:t>&amp; Signatu</w:t>
            </w:r>
            <w:r w:rsidR="00F610D3" w:rsidRPr="002C0D26">
              <w:rPr>
                <w:rFonts w:ascii="Times New Roman" w:eastAsia="Times New Roman" w:hAnsi="Times New Roman" w:cs="Times New Roman"/>
                <w:sz w:val="24"/>
                <w:szCs w:val="24"/>
              </w:rPr>
              <w:t>re</w:t>
            </w:r>
          </w:p>
        </w:tc>
        <w:tc>
          <w:tcPr>
            <w:tcW w:w="3123" w:type="dxa"/>
          </w:tcPr>
          <w:p w14:paraId="69634F2E" w14:textId="77777777" w:rsidR="00215AEB" w:rsidRPr="002C0D26" w:rsidRDefault="00215AEB" w:rsidP="0056294F">
            <w:pPr>
              <w:spacing w:line="360" w:lineRule="auto"/>
              <w:jc w:val="both"/>
              <w:rPr>
                <w:rFonts w:ascii="Times New Roman" w:eastAsia="Times New Roman" w:hAnsi="Times New Roman" w:cs="Times New Roman"/>
                <w:sz w:val="24"/>
                <w:szCs w:val="24"/>
              </w:rPr>
            </w:pPr>
          </w:p>
          <w:p w14:paraId="49CDFC0A" w14:textId="7915EAF3" w:rsidR="006367E6" w:rsidRPr="002C0D26" w:rsidRDefault="00215AEB" w:rsidP="0056294F">
            <w:pPr>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noProof/>
                <w:sz w:val="24"/>
                <w:szCs w:val="24"/>
                <w:lang w:val="en-US" w:eastAsia="en-US"/>
              </w:rPr>
              <w:drawing>
                <wp:inline distT="0" distB="0" distL="0" distR="0" wp14:anchorId="58E360B7" wp14:editId="3BB3D8D4">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9"/>
                          <a:stretch>
                            <a:fillRect/>
                          </a:stretch>
                        </pic:blipFill>
                        <pic:spPr>
                          <a:xfrm>
                            <a:off x="0" y="0"/>
                            <a:ext cx="1735820" cy="561335"/>
                          </a:xfrm>
                          <a:prstGeom prst="rect">
                            <a:avLst/>
                          </a:prstGeom>
                        </pic:spPr>
                      </pic:pic>
                    </a:graphicData>
                  </a:graphic>
                </wp:inline>
              </w:drawing>
            </w:r>
          </w:p>
        </w:tc>
        <w:tc>
          <w:tcPr>
            <w:tcW w:w="3124" w:type="dxa"/>
          </w:tcPr>
          <w:p w14:paraId="680DC688" w14:textId="0CB4DEF8" w:rsidR="00215AEB" w:rsidRPr="002C0D26" w:rsidRDefault="00215AEB" w:rsidP="0056294F">
            <w:pPr>
              <w:spacing w:line="360" w:lineRule="auto"/>
              <w:jc w:val="both"/>
              <w:rPr>
                <w:rFonts w:ascii="Times New Roman" w:eastAsia="Times New Roman" w:hAnsi="Times New Roman" w:cs="Times New Roman"/>
                <w:sz w:val="24"/>
                <w:szCs w:val="24"/>
              </w:rPr>
            </w:pPr>
            <w:r w:rsidRPr="002C0D26">
              <w:rPr>
                <w:rFonts w:ascii="Times New Roman" w:hAnsi="Times New Roman" w:cs="Times New Roman"/>
                <w:noProof/>
                <w:lang w:val="en-US" w:eastAsia="en-US"/>
              </w:rPr>
              <w:drawing>
                <wp:inline distT="0" distB="0" distL="0" distR="0" wp14:anchorId="4C400B60" wp14:editId="0D1C2B46">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0"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7E4AF8F3" w14:textId="7D9213C7" w:rsidR="006367E6" w:rsidRPr="002C0D26" w:rsidRDefault="006367E6" w:rsidP="0056294F">
            <w:pPr>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Dr.K.V. Krishna Kishore</w:t>
            </w:r>
          </w:p>
        </w:tc>
      </w:tr>
      <w:tr w:rsidR="006367E6" w:rsidRPr="002C0D26" w14:paraId="08E9D62F" w14:textId="77777777" w:rsidTr="00215AEB">
        <w:tc>
          <w:tcPr>
            <w:tcW w:w="3123" w:type="dxa"/>
          </w:tcPr>
          <w:p w14:paraId="5BD79999" w14:textId="6C8185F2" w:rsidR="006367E6" w:rsidRPr="002C0D26" w:rsidRDefault="00215AEB" w:rsidP="0056294F">
            <w:pPr>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Assistant/Associate/Professor,</w:t>
            </w:r>
            <w:r w:rsidR="00F610D3" w:rsidRPr="002C0D26">
              <w:rPr>
                <w:rFonts w:ascii="Times New Roman" w:eastAsia="Times New Roman" w:hAnsi="Times New Roman" w:cs="Times New Roman"/>
                <w:sz w:val="24"/>
                <w:szCs w:val="24"/>
              </w:rPr>
              <w:t xml:space="preserve"> </w:t>
            </w:r>
            <w:r w:rsidRPr="002C0D26">
              <w:rPr>
                <w:rFonts w:ascii="Times New Roman" w:eastAsia="Times New Roman" w:hAnsi="Times New Roman" w:cs="Times New Roman"/>
                <w:sz w:val="24"/>
                <w:szCs w:val="24"/>
              </w:rPr>
              <w:t>CSE</w:t>
            </w:r>
          </w:p>
        </w:tc>
        <w:tc>
          <w:tcPr>
            <w:tcW w:w="3123" w:type="dxa"/>
          </w:tcPr>
          <w:p w14:paraId="792C736C" w14:textId="6A983F42" w:rsidR="006367E6" w:rsidRPr="002C0D26" w:rsidRDefault="006367E6" w:rsidP="0056294F">
            <w:pPr>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 xml:space="preserve"> </w:t>
            </w:r>
            <w:r w:rsidR="00215AEB" w:rsidRPr="002C0D26">
              <w:rPr>
                <w:rFonts w:ascii="Times New Roman" w:eastAsia="Times New Roman" w:hAnsi="Times New Roman" w:cs="Times New Roman"/>
                <w:sz w:val="24"/>
                <w:szCs w:val="24"/>
              </w:rPr>
              <w:t xml:space="preserve">           </w:t>
            </w:r>
            <w:r w:rsidRPr="002C0D26">
              <w:rPr>
                <w:rFonts w:ascii="Times New Roman" w:eastAsia="Times New Roman" w:hAnsi="Times New Roman" w:cs="Times New Roman"/>
                <w:sz w:val="24"/>
                <w:szCs w:val="24"/>
              </w:rPr>
              <w:t>HOD,CSE</w:t>
            </w:r>
          </w:p>
        </w:tc>
        <w:tc>
          <w:tcPr>
            <w:tcW w:w="3124" w:type="dxa"/>
          </w:tcPr>
          <w:p w14:paraId="3954E534" w14:textId="78D47A4F" w:rsidR="006367E6" w:rsidRPr="002C0D26" w:rsidRDefault="00215AEB" w:rsidP="0056294F">
            <w:pPr>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 xml:space="preserve">         Dean, SoCI</w:t>
            </w:r>
          </w:p>
        </w:tc>
      </w:tr>
    </w:tbl>
    <w:p w14:paraId="140003FE" w14:textId="2470F4E7" w:rsidR="002B6FEF" w:rsidRPr="002C0D26" w:rsidRDefault="002B6FEF" w:rsidP="0056294F">
      <w:pPr>
        <w:spacing w:line="360" w:lineRule="auto"/>
        <w:jc w:val="both"/>
        <w:rPr>
          <w:rFonts w:ascii="Times New Roman" w:eastAsia="Times New Roman" w:hAnsi="Times New Roman" w:cs="Times New Roman"/>
          <w:sz w:val="24"/>
          <w:szCs w:val="24"/>
        </w:rPr>
      </w:pPr>
    </w:p>
    <w:p w14:paraId="1C6FF7B8" w14:textId="62E9A99B" w:rsidR="002535A5" w:rsidRPr="002C0D26" w:rsidRDefault="002535A5" w:rsidP="0056294F">
      <w:pPr>
        <w:spacing w:line="360" w:lineRule="auto"/>
        <w:jc w:val="both"/>
        <w:rPr>
          <w:rFonts w:ascii="Times New Roman" w:eastAsia="Times New Roman" w:hAnsi="Times New Roman" w:cs="Times New Roman"/>
          <w:sz w:val="24"/>
          <w:szCs w:val="24"/>
        </w:rPr>
      </w:pPr>
    </w:p>
    <w:p w14:paraId="391C79D3" w14:textId="6761A4AF" w:rsidR="002535A5" w:rsidRPr="002C0D26" w:rsidRDefault="002535A5" w:rsidP="0056294F">
      <w:pPr>
        <w:spacing w:line="360" w:lineRule="auto"/>
        <w:jc w:val="both"/>
        <w:rPr>
          <w:rFonts w:ascii="Times New Roman" w:eastAsia="Times New Roman" w:hAnsi="Times New Roman" w:cs="Times New Roman"/>
          <w:sz w:val="24"/>
          <w:szCs w:val="24"/>
        </w:rPr>
      </w:pPr>
    </w:p>
    <w:p w14:paraId="27F7C310" w14:textId="17FFF36B" w:rsidR="002535A5" w:rsidRPr="002C0D26" w:rsidRDefault="002535A5" w:rsidP="0056294F">
      <w:pPr>
        <w:spacing w:line="360" w:lineRule="auto"/>
        <w:jc w:val="both"/>
        <w:rPr>
          <w:rFonts w:ascii="Times New Roman" w:eastAsia="Times New Roman" w:hAnsi="Times New Roman" w:cs="Times New Roman"/>
          <w:sz w:val="24"/>
          <w:szCs w:val="24"/>
        </w:rPr>
      </w:pPr>
    </w:p>
    <w:p w14:paraId="302777DD" w14:textId="77777777" w:rsidR="006367E6" w:rsidRPr="002C0D26" w:rsidRDefault="006367E6" w:rsidP="0056294F">
      <w:pPr>
        <w:spacing w:line="360" w:lineRule="auto"/>
        <w:jc w:val="both"/>
        <w:rPr>
          <w:rFonts w:ascii="Times New Roman" w:eastAsia="Times New Roman" w:hAnsi="Times New Roman" w:cs="Times New Roman"/>
          <w:sz w:val="24"/>
          <w:szCs w:val="24"/>
        </w:rPr>
      </w:pPr>
    </w:p>
    <w:p w14:paraId="074CB13C" w14:textId="77777777" w:rsidR="006367E6" w:rsidRPr="002C0D26" w:rsidRDefault="006367E6" w:rsidP="0056294F">
      <w:pPr>
        <w:spacing w:line="360" w:lineRule="auto"/>
        <w:jc w:val="both"/>
        <w:rPr>
          <w:rFonts w:ascii="Times New Roman" w:eastAsia="Times New Roman" w:hAnsi="Times New Roman" w:cs="Times New Roman"/>
          <w:sz w:val="24"/>
          <w:szCs w:val="24"/>
        </w:rPr>
      </w:pPr>
    </w:p>
    <w:p w14:paraId="119BA6B1" w14:textId="77777777" w:rsidR="006367E6" w:rsidRPr="002C0D26" w:rsidRDefault="006367E6" w:rsidP="0056294F">
      <w:pPr>
        <w:spacing w:line="360" w:lineRule="auto"/>
        <w:jc w:val="both"/>
        <w:rPr>
          <w:rFonts w:ascii="Times New Roman" w:eastAsia="Times New Roman" w:hAnsi="Times New Roman" w:cs="Times New Roman"/>
          <w:sz w:val="24"/>
          <w:szCs w:val="24"/>
        </w:rPr>
      </w:pPr>
    </w:p>
    <w:p w14:paraId="512A2118" w14:textId="0A6524EF" w:rsidR="002535A5" w:rsidRPr="002C0D26" w:rsidRDefault="00215AEB" w:rsidP="0056294F">
      <w:pPr>
        <w:tabs>
          <w:tab w:val="left" w:pos="3825"/>
        </w:tabs>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ab/>
      </w:r>
    </w:p>
    <w:p w14:paraId="66276229" w14:textId="41D8485C" w:rsidR="002535A5" w:rsidRPr="002C0D26" w:rsidRDefault="002535A5" w:rsidP="0056294F">
      <w:pPr>
        <w:spacing w:line="360" w:lineRule="auto"/>
        <w:jc w:val="both"/>
        <w:rPr>
          <w:rFonts w:ascii="Times New Roman" w:eastAsia="Times New Roman" w:hAnsi="Times New Roman" w:cs="Times New Roman"/>
          <w:sz w:val="24"/>
          <w:szCs w:val="24"/>
        </w:rPr>
      </w:pPr>
    </w:p>
    <w:p w14:paraId="215CC438" w14:textId="02D4B696" w:rsidR="002535A5" w:rsidRPr="002C0D26" w:rsidRDefault="002535A5" w:rsidP="0056294F">
      <w:pPr>
        <w:spacing w:line="360" w:lineRule="auto"/>
        <w:jc w:val="both"/>
        <w:rPr>
          <w:rFonts w:ascii="Times New Roman" w:eastAsia="Times New Roman" w:hAnsi="Times New Roman" w:cs="Times New Roman"/>
          <w:sz w:val="24"/>
          <w:szCs w:val="24"/>
        </w:rPr>
      </w:pPr>
    </w:p>
    <w:p w14:paraId="356D484C" w14:textId="77777777" w:rsidR="002535A5" w:rsidRPr="002C0D26" w:rsidRDefault="002535A5" w:rsidP="0056294F">
      <w:pPr>
        <w:spacing w:line="360" w:lineRule="auto"/>
        <w:jc w:val="both"/>
        <w:rPr>
          <w:rFonts w:ascii="Times New Roman" w:eastAsia="Times New Roman" w:hAnsi="Times New Roman" w:cs="Times New Roman"/>
          <w:sz w:val="24"/>
          <w:szCs w:val="24"/>
        </w:rPr>
      </w:pPr>
    </w:p>
    <w:p w14:paraId="5FA5E77C" w14:textId="77777777" w:rsidR="002B6FEF" w:rsidRPr="002C0D26" w:rsidRDefault="002B6FEF" w:rsidP="0056294F">
      <w:pPr>
        <w:spacing w:line="360" w:lineRule="auto"/>
        <w:jc w:val="both"/>
        <w:rPr>
          <w:rFonts w:ascii="Times New Roman" w:eastAsia="Times New Roman" w:hAnsi="Times New Roman" w:cs="Times New Roman"/>
          <w:sz w:val="24"/>
          <w:szCs w:val="24"/>
        </w:rPr>
      </w:pPr>
    </w:p>
    <w:p w14:paraId="60160B73" w14:textId="77777777" w:rsidR="002B6FEF" w:rsidRPr="002C0D26" w:rsidRDefault="002535A5" w:rsidP="0056294F">
      <w:pPr>
        <w:spacing w:line="360" w:lineRule="auto"/>
        <w:ind w:right="187"/>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r>
      <w:r w:rsidRPr="002C0D26">
        <w:rPr>
          <w:rFonts w:ascii="Times New Roman" w:eastAsia="Times New Roman" w:hAnsi="Times New Roman" w:cs="Times New Roman"/>
          <w:sz w:val="24"/>
          <w:szCs w:val="24"/>
        </w:rPr>
        <w:tab/>
        <w:t xml:space="preserve">            </w:t>
      </w:r>
    </w:p>
    <w:p w14:paraId="48C233B6" w14:textId="77777777" w:rsidR="002B6FEF" w:rsidRPr="002C0D26" w:rsidRDefault="002B6FEF" w:rsidP="0056294F">
      <w:pPr>
        <w:spacing w:line="360" w:lineRule="auto"/>
        <w:ind w:right="187"/>
        <w:jc w:val="both"/>
        <w:rPr>
          <w:rFonts w:ascii="Times New Roman" w:eastAsia="Times New Roman" w:hAnsi="Times New Roman" w:cs="Times New Roman"/>
          <w:sz w:val="24"/>
          <w:szCs w:val="24"/>
        </w:rPr>
      </w:pPr>
    </w:p>
    <w:p w14:paraId="4B53CED1" w14:textId="4D17512F" w:rsidR="003B001E" w:rsidRPr="002C0D26" w:rsidRDefault="003B001E" w:rsidP="0056294F">
      <w:pPr>
        <w:tabs>
          <w:tab w:val="left" w:pos="6300"/>
        </w:tabs>
        <w:spacing w:line="360" w:lineRule="auto"/>
        <w:jc w:val="both"/>
        <w:rPr>
          <w:rFonts w:ascii="Times New Roman" w:eastAsia="Times New Roman" w:hAnsi="Times New Roman" w:cs="Times New Roman"/>
          <w:noProof/>
          <w:lang w:val="en-IN"/>
        </w:rPr>
      </w:pPr>
      <w:r w:rsidRPr="002C0D26">
        <w:rPr>
          <w:rFonts w:ascii="Times New Roman" w:eastAsia="Times New Roman" w:hAnsi="Times New Roman" w:cs="Times New Roman"/>
          <w:noProof/>
          <w:lang w:val="en-US" w:eastAsia="en-US"/>
        </w:rPr>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Pr="002C0D26" w:rsidRDefault="002B6FEF" w:rsidP="0056294F">
      <w:pPr>
        <w:tabs>
          <w:tab w:val="left" w:pos="6300"/>
        </w:tabs>
        <w:spacing w:line="360" w:lineRule="auto"/>
        <w:jc w:val="both"/>
        <w:rPr>
          <w:rFonts w:ascii="Times New Roman" w:eastAsia="Times New Roman" w:hAnsi="Times New Roman" w:cs="Times New Roman"/>
          <w:b/>
        </w:rPr>
      </w:pPr>
    </w:p>
    <w:p w14:paraId="04EE43A9" w14:textId="77777777" w:rsidR="002B6FEF" w:rsidRPr="002C0D26" w:rsidRDefault="002B6FEF" w:rsidP="0056294F">
      <w:pPr>
        <w:tabs>
          <w:tab w:val="left" w:pos="6300"/>
        </w:tabs>
        <w:spacing w:line="360" w:lineRule="auto"/>
        <w:jc w:val="both"/>
        <w:rPr>
          <w:rFonts w:ascii="Times New Roman" w:eastAsia="Times New Roman" w:hAnsi="Times New Roman" w:cs="Times New Roman"/>
          <w:sz w:val="24"/>
          <w:szCs w:val="24"/>
        </w:rPr>
      </w:pPr>
    </w:p>
    <w:p w14:paraId="43A66942" w14:textId="77777777" w:rsidR="002B6FEF" w:rsidRPr="002C0D26" w:rsidRDefault="002B6FEF" w:rsidP="0056294F">
      <w:pPr>
        <w:spacing w:line="360" w:lineRule="auto"/>
        <w:jc w:val="both"/>
        <w:rPr>
          <w:rFonts w:ascii="Times New Roman" w:eastAsia="Times New Roman" w:hAnsi="Times New Roman" w:cs="Times New Roman"/>
          <w:sz w:val="24"/>
          <w:szCs w:val="24"/>
        </w:rPr>
      </w:pPr>
    </w:p>
    <w:p w14:paraId="6220F206" w14:textId="77777777" w:rsidR="002B6FEF" w:rsidRPr="002C0D26" w:rsidRDefault="002535A5" w:rsidP="0056294F">
      <w:pPr>
        <w:spacing w:after="240"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b/>
          <w:sz w:val="32"/>
          <w:szCs w:val="32"/>
        </w:rPr>
        <w:t>DECLARATION</w:t>
      </w:r>
    </w:p>
    <w:p w14:paraId="24F1C359" w14:textId="5A722881" w:rsidR="002B6FEF" w:rsidRPr="002C0D26" w:rsidRDefault="002535A5" w:rsidP="0056294F">
      <w:pPr>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 xml:space="preserve">We hereby declare that the Field Project entitled </w:t>
      </w:r>
      <w:r w:rsidRPr="002C0D26">
        <w:rPr>
          <w:rFonts w:ascii="Times New Roman" w:eastAsia="Times New Roman" w:hAnsi="Times New Roman" w:cs="Times New Roman"/>
          <w:b/>
          <w:sz w:val="24"/>
          <w:szCs w:val="24"/>
        </w:rPr>
        <w:t>“</w:t>
      </w:r>
      <w:r w:rsidRPr="002C0D26">
        <w:rPr>
          <w:rFonts w:ascii="Times New Roman" w:eastAsia="Times New Roman" w:hAnsi="Times New Roman" w:cs="Times New Roman"/>
          <w:b/>
          <w:sz w:val="24"/>
          <w:szCs w:val="24"/>
        </w:rPr>
        <w:fldChar w:fldCharType="begin"/>
      </w:r>
      <w:r w:rsidRPr="002C0D26">
        <w:rPr>
          <w:rFonts w:ascii="Times New Roman" w:eastAsia="Times New Roman" w:hAnsi="Times New Roman" w:cs="Times New Roman"/>
          <w:b/>
          <w:sz w:val="24"/>
          <w:szCs w:val="24"/>
        </w:rPr>
        <w:instrText xml:space="preserve"> MERGEFIELD Title_of_the_Work </w:instrText>
      </w:r>
      <w:r w:rsidRPr="002C0D26">
        <w:rPr>
          <w:rFonts w:ascii="Times New Roman" w:eastAsia="Times New Roman" w:hAnsi="Times New Roman" w:cs="Times New Roman"/>
          <w:b/>
          <w:sz w:val="24"/>
          <w:szCs w:val="24"/>
        </w:rPr>
        <w:fldChar w:fldCharType="separate"/>
      </w:r>
      <w:r w:rsidR="00851E0C" w:rsidRPr="002C0D26">
        <w:rPr>
          <w:rFonts w:ascii="Times New Roman" w:eastAsia="Times New Roman" w:hAnsi="Times New Roman" w:cs="Times New Roman"/>
          <w:b/>
          <w:noProof/>
          <w:sz w:val="24"/>
          <w:szCs w:val="24"/>
        </w:rPr>
        <w:t>extracting text from image</w:t>
      </w:r>
      <w:r w:rsidRPr="002C0D26">
        <w:rPr>
          <w:rFonts w:ascii="Times New Roman" w:eastAsia="Times New Roman" w:hAnsi="Times New Roman" w:cs="Times New Roman"/>
          <w:b/>
          <w:sz w:val="24"/>
          <w:szCs w:val="24"/>
        </w:rPr>
        <w:fldChar w:fldCharType="end"/>
      </w:r>
      <w:r w:rsidR="00200C2D" w:rsidRPr="002C0D26">
        <w:rPr>
          <w:rFonts w:ascii="Times New Roman" w:eastAsia="Times New Roman" w:hAnsi="Times New Roman" w:cs="Times New Roman"/>
          <w:b/>
        </w:rPr>
        <w:t>”</w:t>
      </w:r>
      <w:r w:rsidRPr="002C0D26">
        <w:rPr>
          <w:rFonts w:ascii="Times New Roman" w:eastAsia="Times New Roman" w:hAnsi="Times New Roman" w:cs="Times New Roman"/>
          <w:sz w:val="24"/>
          <w:szCs w:val="24"/>
        </w:rPr>
        <w:t xml:space="preserve"> is being submitted by </w:t>
      </w:r>
      <w:r w:rsidR="006A04A9" w:rsidRPr="002C0D26">
        <w:rPr>
          <w:rFonts w:ascii="Times New Roman" w:eastAsia="Times New Roman" w:hAnsi="Times New Roman" w:cs="Times New Roman"/>
          <w:sz w:val="24"/>
          <w:szCs w:val="24"/>
        </w:rPr>
        <w:t>221FA04402</w:t>
      </w:r>
      <w:r w:rsidRPr="002C0D26">
        <w:rPr>
          <w:rFonts w:ascii="Times New Roman" w:eastAsia="Times New Roman" w:hAnsi="Times New Roman" w:cs="Times New Roman"/>
          <w:sz w:val="24"/>
          <w:szCs w:val="24"/>
        </w:rPr>
        <w:t xml:space="preserve"> (</w:t>
      </w:r>
      <w:r w:rsidR="006A04A9" w:rsidRPr="002C0D26">
        <w:rPr>
          <w:rFonts w:ascii="Times New Roman" w:eastAsia="Times New Roman" w:hAnsi="Times New Roman" w:cs="Times New Roman"/>
          <w:sz w:val="24"/>
          <w:szCs w:val="24"/>
        </w:rPr>
        <w:t>Ruhi</w:t>
      </w:r>
      <w:r w:rsidRPr="002C0D26">
        <w:rPr>
          <w:rFonts w:ascii="Times New Roman" w:eastAsia="Times New Roman" w:hAnsi="Times New Roman" w:cs="Times New Roman"/>
          <w:sz w:val="24"/>
          <w:szCs w:val="24"/>
        </w:rPr>
        <w:t xml:space="preserve">), </w:t>
      </w:r>
      <w:r w:rsidR="006A04A9" w:rsidRPr="002C0D26">
        <w:rPr>
          <w:rFonts w:ascii="Times New Roman" w:eastAsia="Times New Roman" w:hAnsi="Times New Roman" w:cs="Times New Roman"/>
          <w:sz w:val="24"/>
          <w:szCs w:val="24"/>
        </w:rPr>
        <w:t xml:space="preserve">221FA04236 </w:t>
      </w:r>
      <w:r w:rsidRPr="002C0D26">
        <w:rPr>
          <w:rFonts w:ascii="Times New Roman" w:eastAsia="Times New Roman" w:hAnsi="Times New Roman" w:cs="Times New Roman"/>
          <w:sz w:val="24"/>
          <w:szCs w:val="24"/>
        </w:rPr>
        <w:t>(</w:t>
      </w:r>
      <w:r w:rsidR="006A04A9" w:rsidRPr="002C0D26">
        <w:rPr>
          <w:rFonts w:ascii="Times New Roman" w:eastAsia="Times New Roman" w:hAnsi="Times New Roman" w:cs="Times New Roman"/>
          <w:sz w:val="24"/>
          <w:szCs w:val="24"/>
        </w:rPr>
        <w:t>Jagatrayee</w:t>
      </w:r>
      <w:r w:rsidRPr="002C0D26">
        <w:rPr>
          <w:rFonts w:ascii="Times New Roman" w:eastAsia="Times New Roman" w:hAnsi="Times New Roman" w:cs="Times New Roman"/>
          <w:sz w:val="24"/>
          <w:szCs w:val="24"/>
        </w:rPr>
        <w:t xml:space="preserve">), and </w:t>
      </w:r>
      <w:r w:rsidRPr="002C0D26">
        <w:rPr>
          <w:rFonts w:ascii="Times New Roman" w:eastAsia="Times New Roman" w:hAnsi="Times New Roman" w:cs="Times New Roman"/>
          <w:sz w:val="24"/>
          <w:szCs w:val="24"/>
        </w:rPr>
        <w:fldChar w:fldCharType="begin"/>
      </w:r>
      <w:r w:rsidRPr="002C0D26">
        <w:rPr>
          <w:rFonts w:ascii="Times New Roman" w:eastAsia="Times New Roman" w:hAnsi="Times New Roman" w:cs="Times New Roman"/>
          <w:sz w:val="24"/>
          <w:szCs w:val="24"/>
        </w:rPr>
        <w:instrText xml:space="preserve"> MERGEFIELD Stu_3 </w:instrText>
      </w:r>
      <w:r w:rsidRPr="002C0D26">
        <w:rPr>
          <w:rFonts w:ascii="Times New Roman" w:eastAsia="Times New Roman" w:hAnsi="Times New Roman" w:cs="Times New Roman"/>
          <w:sz w:val="24"/>
          <w:szCs w:val="24"/>
        </w:rPr>
        <w:fldChar w:fldCharType="separate"/>
      </w:r>
      <w:r w:rsidR="006A04A9" w:rsidRPr="002C0D26">
        <w:rPr>
          <w:rFonts w:ascii="Times New Roman" w:eastAsia="Times New Roman" w:hAnsi="Times New Roman" w:cs="Times New Roman"/>
          <w:noProof/>
          <w:sz w:val="24"/>
          <w:szCs w:val="24"/>
        </w:rPr>
        <w:t>201FA0434</w:t>
      </w:r>
      <w:r w:rsidR="00851E0C" w:rsidRPr="002C0D26">
        <w:rPr>
          <w:rFonts w:ascii="Times New Roman" w:eastAsia="Times New Roman" w:hAnsi="Times New Roman" w:cs="Times New Roman"/>
          <w:noProof/>
          <w:sz w:val="24"/>
          <w:szCs w:val="24"/>
        </w:rPr>
        <w:t>1</w:t>
      </w:r>
      <w:r w:rsidRPr="002C0D26">
        <w:rPr>
          <w:rFonts w:ascii="Times New Roman" w:eastAsia="Times New Roman" w:hAnsi="Times New Roman" w:cs="Times New Roman"/>
          <w:sz w:val="24"/>
          <w:szCs w:val="24"/>
        </w:rPr>
        <w:fldChar w:fldCharType="end"/>
      </w:r>
      <w:r w:rsidRPr="002C0D26">
        <w:rPr>
          <w:rFonts w:ascii="Times New Roman" w:eastAsia="Times New Roman" w:hAnsi="Times New Roman" w:cs="Times New Roman"/>
          <w:sz w:val="24"/>
          <w:szCs w:val="24"/>
        </w:rPr>
        <w:t xml:space="preserve"> </w:t>
      </w:r>
      <w:r w:rsidR="00200C2D" w:rsidRPr="002C0D26">
        <w:rPr>
          <w:rFonts w:ascii="Times New Roman" w:eastAsia="Times New Roman" w:hAnsi="Times New Roman" w:cs="Times New Roman"/>
          <w:sz w:val="24"/>
          <w:szCs w:val="24"/>
        </w:rPr>
        <w:t xml:space="preserve"> </w:t>
      </w:r>
      <w:r w:rsidRPr="002C0D26">
        <w:rPr>
          <w:rFonts w:ascii="Times New Roman" w:eastAsia="Times New Roman" w:hAnsi="Times New Roman" w:cs="Times New Roman"/>
          <w:sz w:val="24"/>
          <w:szCs w:val="24"/>
        </w:rPr>
        <w:t>(</w:t>
      </w:r>
      <w:r w:rsidR="006A04A9" w:rsidRPr="002C0D26">
        <w:rPr>
          <w:rFonts w:ascii="Times New Roman" w:eastAsia="Times New Roman" w:hAnsi="Times New Roman" w:cs="Times New Roman"/>
          <w:sz w:val="24"/>
          <w:szCs w:val="24"/>
        </w:rPr>
        <w:t>Gayathri</w:t>
      </w:r>
      <w:r w:rsidRPr="002C0D26">
        <w:rPr>
          <w:rFonts w:ascii="Times New Roman" w:eastAsia="Times New Roman" w:hAnsi="Times New Roman" w:cs="Times New Roman"/>
          <w:sz w:val="24"/>
          <w:szCs w:val="24"/>
        </w:rPr>
        <w:t>)</w:t>
      </w:r>
      <w:r w:rsidR="006A04A9" w:rsidRPr="002C0D26">
        <w:rPr>
          <w:rFonts w:ascii="Times New Roman" w:eastAsia="Times New Roman" w:hAnsi="Times New Roman" w:cs="Times New Roman"/>
          <w:sz w:val="24"/>
          <w:szCs w:val="24"/>
        </w:rPr>
        <w:t>,</w:t>
      </w:r>
      <w:r w:rsidR="001330A9" w:rsidRPr="002C0D26">
        <w:rPr>
          <w:rFonts w:ascii="Times New Roman" w:eastAsia="Times New Roman" w:hAnsi="Times New Roman" w:cs="Times New Roman"/>
          <w:sz w:val="24"/>
          <w:szCs w:val="24"/>
        </w:rPr>
        <w:t xml:space="preserve"> </w:t>
      </w:r>
      <w:r w:rsidR="006A04A9" w:rsidRPr="002C0D26">
        <w:rPr>
          <w:rFonts w:ascii="Times New Roman" w:eastAsia="Times New Roman" w:hAnsi="Times New Roman" w:cs="Times New Roman"/>
          <w:sz w:val="24"/>
          <w:szCs w:val="24"/>
        </w:rPr>
        <w:t>221FA</w:t>
      </w:r>
      <w:r w:rsidR="001330A9" w:rsidRPr="002C0D26">
        <w:rPr>
          <w:rFonts w:ascii="Times New Roman" w:eastAsia="Times New Roman" w:hAnsi="Times New Roman" w:cs="Times New Roman"/>
          <w:sz w:val="24"/>
          <w:szCs w:val="24"/>
        </w:rPr>
        <w:t xml:space="preserve">04379 </w:t>
      </w:r>
      <w:r w:rsidR="006A04A9" w:rsidRPr="002C0D26">
        <w:rPr>
          <w:rFonts w:ascii="Times New Roman" w:eastAsia="Times New Roman" w:hAnsi="Times New Roman" w:cs="Times New Roman"/>
          <w:sz w:val="24"/>
          <w:szCs w:val="24"/>
        </w:rPr>
        <w:t>(</w:t>
      </w:r>
      <w:r w:rsidR="001330A9" w:rsidRPr="002C0D26">
        <w:rPr>
          <w:rFonts w:ascii="Times New Roman" w:eastAsia="Times New Roman" w:hAnsi="Times New Roman" w:cs="Times New Roman"/>
          <w:sz w:val="24"/>
          <w:szCs w:val="24"/>
        </w:rPr>
        <w:t>Varma</w:t>
      </w:r>
      <w:r w:rsidR="006A04A9" w:rsidRPr="002C0D26">
        <w:rPr>
          <w:rFonts w:ascii="Times New Roman" w:eastAsia="Times New Roman" w:hAnsi="Times New Roman" w:cs="Times New Roman"/>
          <w:sz w:val="24"/>
          <w:szCs w:val="24"/>
        </w:rPr>
        <w:t>)</w:t>
      </w:r>
      <w:r w:rsidRPr="002C0D26">
        <w:rPr>
          <w:rFonts w:ascii="Times New Roman" w:eastAsia="Times New Roman" w:hAnsi="Times New Roman" w:cs="Times New Roman"/>
          <w:sz w:val="24"/>
          <w:szCs w:val="24"/>
        </w:rPr>
        <w:t xml:space="preserve"> in partial fulfilment of Field Project course work. This is our original work, and this project has not formed the basis for the award of any degree. We have worked under the supervision of </w:t>
      </w:r>
      <w:r w:rsidRPr="002C0D26">
        <w:rPr>
          <w:rFonts w:ascii="Times New Roman" w:eastAsia="Times New Roman" w:hAnsi="Times New Roman" w:cs="Times New Roman"/>
        </w:rPr>
        <w:fldChar w:fldCharType="begin"/>
      </w:r>
      <w:r w:rsidRPr="002C0D26">
        <w:rPr>
          <w:rFonts w:ascii="Times New Roman" w:eastAsia="Times New Roman" w:hAnsi="Times New Roman" w:cs="Times New Roman"/>
        </w:rPr>
        <w:instrText xml:space="preserve"> MERGEFIELD Project_Guide </w:instrText>
      </w:r>
      <w:r w:rsidRPr="002C0D26">
        <w:rPr>
          <w:rFonts w:ascii="Times New Roman" w:eastAsia="Times New Roman" w:hAnsi="Times New Roman" w:cs="Times New Roman"/>
        </w:rPr>
        <w:fldChar w:fldCharType="separate"/>
      </w:r>
      <w:r w:rsidR="00851E0C" w:rsidRPr="002C0D26">
        <w:rPr>
          <w:rFonts w:ascii="Times New Roman" w:eastAsia="Times New Roman" w:hAnsi="Times New Roman" w:cs="Times New Roman"/>
          <w:noProof/>
        </w:rPr>
        <w:t>Ms. G.NAVYA, M.Tech.</w:t>
      </w:r>
      <w:r w:rsidRPr="002C0D26">
        <w:rPr>
          <w:rFonts w:ascii="Times New Roman" w:eastAsia="Times New Roman" w:hAnsi="Times New Roman" w:cs="Times New Roman"/>
        </w:rPr>
        <w:fldChar w:fldCharType="end"/>
      </w:r>
      <w:r w:rsidRPr="002C0D26">
        <w:rPr>
          <w:rFonts w:ascii="Times New Roman" w:eastAsia="Times New Roman" w:hAnsi="Times New Roman" w:cs="Times New Roman"/>
        </w:rPr>
        <w:t xml:space="preserve">, </w:t>
      </w:r>
      <w:r w:rsidRPr="002C0D26">
        <w:rPr>
          <w:rFonts w:ascii="Times New Roman" w:eastAsia="Times New Roman" w:hAnsi="Times New Roman" w:cs="Times New Roman"/>
        </w:rPr>
        <w:fldChar w:fldCharType="begin"/>
      </w:r>
      <w:r w:rsidRPr="002C0D26">
        <w:rPr>
          <w:rFonts w:ascii="Times New Roman" w:eastAsia="Times New Roman" w:hAnsi="Times New Roman" w:cs="Times New Roman"/>
        </w:rPr>
        <w:instrText xml:space="preserve"> MERGEFIELD Designation </w:instrText>
      </w:r>
      <w:r w:rsidRPr="002C0D26">
        <w:rPr>
          <w:rFonts w:ascii="Times New Roman" w:eastAsia="Times New Roman" w:hAnsi="Times New Roman" w:cs="Times New Roman"/>
        </w:rPr>
        <w:fldChar w:fldCharType="separate"/>
      </w:r>
      <w:r w:rsidR="00851E0C" w:rsidRPr="002C0D26">
        <w:rPr>
          <w:rFonts w:ascii="Times New Roman" w:eastAsia="Times New Roman" w:hAnsi="Times New Roman" w:cs="Times New Roman"/>
          <w:noProof/>
        </w:rPr>
        <w:t>Assistant Professor, Department of CSE</w:t>
      </w:r>
      <w:r w:rsidRPr="002C0D26">
        <w:rPr>
          <w:rFonts w:ascii="Times New Roman" w:eastAsia="Times New Roman" w:hAnsi="Times New Roman" w:cs="Times New Roman"/>
        </w:rPr>
        <w:fldChar w:fldCharType="end"/>
      </w:r>
      <w:r w:rsidRPr="002C0D26">
        <w:rPr>
          <w:rFonts w:ascii="Times New Roman" w:eastAsia="Times New Roman" w:hAnsi="Times New Roman" w:cs="Times New Roman"/>
          <w:sz w:val="24"/>
          <w:szCs w:val="24"/>
        </w:rPr>
        <w:t>.</w:t>
      </w:r>
    </w:p>
    <w:p w14:paraId="15024260" w14:textId="77777777" w:rsidR="002535A5" w:rsidRPr="002C0D26" w:rsidRDefault="002535A5" w:rsidP="0056294F">
      <w:pPr>
        <w:spacing w:line="360" w:lineRule="auto"/>
        <w:jc w:val="both"/>
        <w:rPr>
          <w:rFonts w:ascii="Times New Roman" w:eastAsia="Times New Roman" w:hAnsi="Times New Roman" w:cs="Times New Roman"/>
          <w:sz w:val="24"/>
          <w:szCs w:val="24"/>
        </w:rPr>
      </w:pPr>
    </w:p>
    <w:p w14:paraId="69DFE7C6" w14:textId="77777777" w:rsidR="002B6FEF" w:rsidRPr="002C0D26" w:rsidRDefault="002B6FEF" w:rsidP="0056294F">
      <w:pPr>
        <w:spacing w:line="360" w:lineRule="auto"/>
        <w:jc w:val="both"/>
        <w:rPr>
          <w:rFonts w:ascii="Times New Roman" w:eastAsia="Times New Roman" w:hAnsi="Times New Roman" w:cs="Times New Roman"/>
          <w:sz w:val="24"/>
          <w:szCs w:val="24"/>
        </w:rPr>
      </w:pPr>
    </w:p>
    <w:p w14:paraId="4DCB8AD8" w14:textId="14FC4E53" w:rsidR="002B6FEF" w:rsidRPr="002C0D26" w:rsidRDefault="002535A5" w:rsidP="0056294F">
      <w:pPr>
        <w:spacing w:line="360" w:lineRule="auto"/>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 xml:space="preserve">      By</w:t>
      </w:r>
    </w:p>
    <w:p w14:paraId="149A5A3C" w14:textId="366E858C" w:rsidR="002B6FEF" w:rsidRPr="002C0D26" w:rsidRDefault="001330A9" w:rsidP="0056294F">
      <w:pPr>
        <w:spacing w:line="360" w:lineRule="auto"/>
        <w:ind w:left="3600" w:right="27" w:firstLine="720"/>
        <w:jc w:val="both"/>
        <w:rPr>
          <w:rFonts w:ascii="Times New Roman" w:eastAsia="Times New Roman" w:hAnsi="Times New Roman" w:cs="Times New Roman"/>
          <w:b/>
          <w:sz w:val="24"/>
          <w:szCs w:val="24"/>
        </w:rPr>
      </w:pPr>
      <w:r w:rsidRPr="002C0D26">
        <w:rPr>
          <w:rFonts w:ascii="Times New Roman" w:eastAsia="Times New Roman" w:hAnsi="Times New Roman" w:cs="Times New Roman"/>
          <w:b/>
          <w:sz w:val="24"/>
          <w:szCs w:val="24"/>
        </w:rPr>
        <w:t>221FA04402</w:t>
      </w:r>
      <w:r w:rsidR="00EE0E28" w:rsidRPr="002C0D26">
        <w:rPr>
          <w:rFonts w:ascii="Times New Roman" w:eastAsia="Times New Roman" w:hAnsi="Times New Roman" w:cs="Times New Roman"/>
          <w:b/>
          <w:sz w:val="24"/>
          <w:szCs w:val="24"/>
        </w:rPr>
        <w:t xml:space="preserve"> </w:t>
      </w:r>
      <w:r w:rsidRPr="002C0D26">
        <w:rPr>
          <w:rFonts w:ascii="Times New Roman" w:eastAsia="Times New Roman" w:hAnsi="Times New Roman" w:cs="Times New Roman"/>
          <w:b/>
          <w:sz w:val="24"/>
          <w:szCs w:val="24"/>
        </w:rPr>
        <w:t>(Ruhi</w:t>
      </w:r>
      <w:r w:rsidR="002535A5" w:rsidRPr="002C0D26">
        <w:rPr>
          <w:rFonts w:ascii="Times New Roman" w:eastAsia="Times New Roman" w:hAnsi="Times New Roman" w:cs="Times New Roman"/>
          <w:b/>
          <w:sz w:val="24"/>
          <w:szCs w:val="24"/>
        </w:rPr>
        <w:t xml:space="preserve">), </w:t>
      </w:r>
    </w:p>
    <w:p w14:paraId="00847A81" w14:textId="49060AF3" w:rsidR="002B6FEF" w:rsidRPr="002C0D26" w:rsidRDefault="001330A9" w:rsidP="0056294F">
      <w:pPr>
        <w:spacing w:line="360" w:lineRule="auto"/>
        <w:ind w:left="3600" w:right="27" w:firstLine="720"/>
        <w:jc w:val="both"/>
        <w:rPr>
          <w:rFonts w:ascii="Times New Roman" w:eastAsia="Times New Roman" w:hAnsi="Times New Roman" w:cs="Times New Roman"/>
          <w:b/>
          <w:sz w:val="24"/>
          <w:szCs w:val="24"/>
        </w:rPr>
      </w:pPr>
      <w:r w:rsidRPr="002C0D26">
        <w:rPr>
          <w:rFonts w:ascii="Times New Roman" w:eastAsia="Times New Roman" w:hAnsi="Times New Roman" w:cs="Times New Roman"/>
          <w:b/>
          <w:sz w:val="24"/>
          <w:szCs w:val="24"/>
        </w:rPr>
        <w:t>221FA04236</w:t>
      </w:r>
      <w:r w:rsidR="00EE0E28" w:rsidRPr="002C0D26">
        <w:rPr>
          <w:rFonts w:ascii="Times New Roman" w:eastAsia="Times New Roman" w:hAnsi="Times New Roman" w:cs="Times New Roman"/>
          <w:b/>
          <w:sz w:val="24"/>
          <w:szCs w:val="24"/>
        </w:rPr>
        <w:t xml:space="preserve"> </w:t>
      </w:r>
      <w:r w:rsidR="00200C2D" w:rsidRPr="002C0D26">
        <w:rPr>
          <w:rFonts w:ascii="Times New Roman" w:eastAsia="Times New Roman" w:hAnsi="Times New Roman" w:cs="Times New Roman"/>
          <w:b/>
          <w:sz w:val="24"/>
          <w:szCs w:val="24"/>
        </w:rPr>
        <w:t>(</w:t>
      </w:r>
      <w:r w:rsidRPr="002C0D26">
        <w:rPr>
          <w:rFonts w:ascii="Times New Roman" w:eastAsia="Times New Roman" w:hAnsi="Times New Roman" w:cs="Times New Roman"/>
          <w:b/>
          <w:sz w:val="24"/>
          <w:szCs w:val="24"/>
        </w:rPr>
        <w:t>Jagatrayee</w:t>
      </w:r>
      <w:r w:rsidR="00200C2D" w:rsidRPr="002C0D26">
        <w:rPr>
          <w:rFonts w:ascii="Times New Roman" w:eastAsia="Times New Roman" w:hAnsi="Times New Roman" w:cs="Times New Roman"/>
          <w:b/>
          <w:sz w:val="24"/>
          <w:szCs w:val="24"/>
        </w:rPr>
        <w:t>),</w:t>
      </w:r>
    </w:p>
    <w:p w14:paraId="755C5E02" w14:textId="61B0136A" w:rsidR="002B6FEF" w:rsidRPr="002C0D26" w:rsidRDefault="001330A9" w:rsidP="0056294F">
      <w:pPr>
        <w:spacing w:line="360" w:lineRule="auto"/>
        <w:ind w:left="3600" w:right="27" w:firstLine="720"/>
        <w:jc w:val="both"/>
        <w:rPr>
          <w:rFonts w:ascii="Times New Roman" w:eastAsia="Times New Roman" w:hAnsi="Times New Roman" w:cs="Times New Roman"/>
          <w:b/>
          <w:sz w:val="24"/>
          <w:szCs w:val="24"/>
        </w:rPr>
      </w:pPr>
      <w:r w:rsidRPr="002C0D26">
        <w:rPr>
          <w:rFonts w:ascii="Times New Roman" w:eastAsia="Times New Roman" w:hAnsi="Times New Roman" w:cs="Times New Roman"/>
          <w:b/>
          <w:sz w:val="24"/>
          <w:szCs w:val="24"/>
        </w:rPr>
        <w:t xml:space="preserve">221FA04341 </w:t>
      </w:r>
      <w:r w:rsidR="002535A5" w:rsidRPr="002C0D26">
        <w:rPr>
          <w:rFonts w:ascii="Times New Roman" w:eastAsia="Times New Roman" w:hAnsi="Times New Roman" w:cs="Times New Roman"/>
          <w:b/>
          <w:sz w:val="24"/>
          <w:szCs w:val="24"/>
        </w:rPr>
        <w:t>(</w:t>
      </w:r>
      <w:r w:rsidRPr="002C0D26">
        <w:rPr>
          <w:rFonts w:ascii="Times New Roman" w:eastAsia="Times New Roman" w:hAnsi="Times New Roman" w:cs="Times New Roman"/>
          <w:b/>
          <w:sz w:val="24"/>
          <w:szCs w:val="24"/>
        </w:rPr>
        <w:t>Gayathri</w:t>
      </w:r>
      <w:r w:rsidR="002535A5" w:rsidRPr="002C0D26">
        <w:rPr>
          <w:rFonts w:ascii="Times New Roman" w:eastAsia="Times New Roman" w:hAnsi="Times New Roman" w:cs="Times New Roman"/>
          <w:b/>
          <w:sz w:val="24"/>
          <w:szCs w:val="24"/>
        </w:rPr>
        <w:t>)</w:t>
      </w:r>
      <w:r w:rsidRPr="002C0D26">
        <w:rPr>
          <w:rFonts w:ascii="Times New Roman" w:eastAsia="Times New Roman" w:hAnsi="Times New Roman" w:cs="Times New Roman"/>
          <w:b/>
          <w:sz w:val="24"/>
          <w:szCs w:val="24"/>
        </w:rPr>
        <w:t>,</w:t>
      </w:r>
    </w:p>
    <w:p w14:paraId="27AB0B5C" w14:textId="07DEE3DF" w:rsidR="001330A9" w:rsidRPr="002C0D26" w:rsidRDefault="001330A9" w:rsidP="0056294F">
      <w:pPr>
        <w:spacing w:line="360" w:lineRule="auto"/>
        <w:ind w:left="3600" w:right="27" w:firstLine="720"/>
        <w:jc w:val="both"/>
        <w:rPr>
          <w:rFonts w:ascii="Times New Roman" w:eastAsia="Times New Roman" w:hAnsi="Times New Roman" w:cs="Times New Roman"/>
          <w:sz w:val="24"/>
          <w:szCs w:val="24"/>
        </w:rPr>
      </w:pPr>
      <w:r w:rsidRPr="002C0D26">
        <w:rPr>
          <w:rFonts w:ascii="Times New Roman" w:eastAsia="Times New Roman" w:hAnsi="Times New Roman" w:cs="Times New Roman"/>
          <w:b/>
          <w:sz w:val="24"/>
          <w:szCs w:val="24"/>
        </w:rPr>
        <w:t>221FA04379</w:t>
      </w:r>
      <w:r w:rsidR="00EE0E28" w:rsidRPr="002C0D26">
        <w:rPr>
          <w:rFonts w:ascii="Times New Roman" w:eastAsia="Times New Roman" w:hAnsi="Times New Roman" w:cs="Times New Roman"/>
          <w:b/>
          <w:sz w:val="24"/>
          <w:szCs w:val="24"/>
        </w:rPr>
        <w:t xml:space="preserve"> </w:t>
      </w:r>
      <w:r w:rsidRPr="002C0D26">
        <w:rPr>
          <w:rFonts w:ascii="Times New Roman" w:eastAsia="Times New Roman" w:hAnsi="Times New Roman" w:cs="Times New Roman"/>
          <w:b/>
          <w:sz w:val="24"/>
          <w:szCs w:val="24"/>
        </w:rPr>
        <w:t>(Varma)</w:t>
      </w:r>
    </w:p>
    <w:p w14:paraId="738F66F0" w14:textId="77777777" w:rsidR="002B6FEF" w:rsidRPr="002C0D26" w:rsidRDefault="002B6FEF" w:rsidP="0056294F">
      <w:pPr>
        <w:spacing w:line="360" w:lineRule="auto"/>
        <w:ind w:right="27"/>
        <w:jc w:val="both"/>
        <w:rPr>
          <w:rFonts w:ascii="Times New Roman" w:eastAsia="Times New Roman" w:hAnsi="Times New Roman" w:cs="Times New Roman"/>
          <w:sz w:val="24"/>
          <w:szCs w:val="24"/>
        </w:rPr>
      </w:pPr>
    </w:p>
    <w:p w14:paraId="5F6D0670" w14:textId="77777777" w:rsidR="002B6FEF" w:rsidRPr="002C0D26" w:rsidRDefault="002B6FEF" w:rsidP="0056294F">
      <w:pPr>
        <w:spacing w:line="360" w:lineRule="auto"/>
        <w:ind w:right="27"/>
        <w:jc w:val="both"/>
        <w:rPr>
          <w:rFonts w:ascii="Times New Roman" w:eastAsia="Times New Roman" w:hAnsi="Times New Roman" w:cs="Times New Roman"/>
          <w:sz w:val="24"/>
          <w:szCs w:val="24"/>
        </w:rPr>
      </w:pPr>
    </w:p>
    <w:p w14:paraId="749CDD43" w14:textId="0CD8A274" w:rsidR="002B6FEF" w:rsidRPr="002C0D26" w:rsidRDefault="002535A5" w:rsidP="0056294F">
      <w:pPr>
        <w:spacing w:line="360" w:lineRule="auto"/>
        <w:ind w:right="27"/>
        <w:jc w:val="both"/>
        <w:rPr>
          <w:rFonts w:ascii="Times New Roman" w:eastAsia="Times New Roman" w:hAnsi="Times New Roman" w:cs="Times New Roman"/>
          <w:sz w:val="24"/>
          <w:szCs w:val="24"/>
        </w:rPr>
      </w:pPr>
      <w:r w:rsidRPr="002C0D26">
        <w:rPr>
          <w:rFonts w:ascii="Times New Roman" w:eastAsia="Times New Roman" w:hAnsi="Times New Roman" w:cs="Times New Roman"/>
          <w:sz w:val="24"/>
          <w:szCs w:val="24"/>
        </w:rPr>
        <w:t xml:space="preserve">Date: </w:t>
      </w:r>
      <w:r w:rsidR="00EE0E28" w:rsidRPr="002C0D26">
        <w:rPr>
          <w:rFonts w:ascii="Times New Roman" w:eastAsia="Times New Roman" w:hAnsi="Times New Roman" w:cs="Times New Roman"/>
          <w:sz w:val="24"/>
          <w:szCs w:val="24"/>
        </w:rPr>
        <w:t>15-10-2024</w:t>
      </w:r>
    </w:p>
    <w:p w14:paraId="40E146BB" w14:textId="77777777" w:rsidR="002B6FEF" w:rsidRPr="002C0D26" w:rsidRDefault="002B6FEF" w:rsidP="0056294F">
      <w:pPr>
        <w:jc w:val="both"/>
        <w:rPr>
          <w:rFonts w:ascii="Times New Roman" w:hAnsi="Times New Roman" w:cs="Times New Roman"/>
        </w:rPr>
      </w:pPr>
    </w:p>
    <w:p w14:paraId="1D634349" w14:textId="77777777" w:rsidR="002B6FEF" w:rsidRPr="002C0D26" w:rsidRDefault="002B6FEF" w:rsidP="0056294F">
      <w:pPr>
        <w:jc w:val="both"/>
        <w:rPr>
          <w:rFonts w:ascii="Times New Roman" w:hAnsi="Times New Roman" w:cs="Times New Roman"/>
        </w:rPr>
      </w:pPr>
    </w:p>
    <w:p w14:paraId="041908B6" w14:textId="77777777" w:rsidR="002B6FEF" w:rsidRPr="002C0D26" w:rsidRDefault="002B6FEF" w:rsidP="0056294F">
      <w:pPr>
        <w:jc w:val="both"/>
        <w:rPr>
          <w:rFonts w:ascii="Times New Roman" w:hAnsi="Times New Roman" w:cs="Times New Roman"/>
        </w:rPr>
      </w:pPr>
    </w:p>
    <w:p w14:paraId="4F6FE2A4" w14:textId="77777777" w:rsidR="002B6FEF" w:rsidRPr="002C0D26" w:rsidRDefault="002B6FEF" w:rsidP="0056294F">
      <w:pPr>
        <w:jc w:val="both"/>
        <w:rPr>
          <w:rFonts w:ascii="Times New Roman" w:eastAsia="Times New Roman" w:hAnsi="Times New Roman" w:cs="Times New Roman"/>
          <w:sz w:val="24"/>
          <w:szCs w:val="24"/>
        </w:rPr>
      </w:pPr>
    </w:p>
    <w:p w14:paraId="12569415" w14:textId="77777777" w:rsidR="002B6FEF" w:rsidRPr="002C0D26" w:rsidRDefault="002535A5" w:rsidP="0056294F">
      <w:pPr>
        <w:tabs>
          <w:tab w:val="left" w:pos="1080"/>
        </w:tabs>
        <w:jc w:val="both"/>
        <w:rPr>
          <w:rFonts w:ascii="Times New Roman" w:hAnsi="Times New Roman" w:cs="Times New Roman"/>
        </w:rPr>
      </w:pPr>
      <w:r w:rsidRPr="002C0D26">
        <w:rPr>
          <w:rFonts w:ascii="Times New Roman" w:hAnsi="Times New Roman" w:cs="Times New Roman"/>
        </w:rPr>
        <w:tab/>
      </w:r>
    </w:p>
    <w:p w14:paraId="1E7BAFB0" w14:textId="77777777" w:rsidR="002B6FEF" w:rsidRPr="002C0D26" w:rsidRDefault="002B6FEF" w:rsidP="0056294F">
      <w:pPr>
        <w:tabs>
          <w:tab w:val="left" w:pos="1080"/>
        </w:tabs>
        <w:jc w:val="both"/>
        <w:rPr>
          <w:rFonts w:ascii="Times New Roman" w:hAnsi="Times New Roman" w:cs="Times New Roman"/>
        </w:rPr>
      </w:pPr>
    </w:p>
    <w:p w14:paraId="6A286963" w14:textId="77777777" w:rsidR="001330A9" w:rsidRPr="002C0D26" w:rsidRDefault="001330A9" w:rsidP="0056294F">
      <w:pPr>
        <w:spacing w:line="360" w:lineRule="auto"/>
        <w:jc w:val="both"/>
        <w:rPr>
          <w:rFonts w:ascii="Times New Roman" w:eastAsia="Times New Roman" w:hAnsi="Times New Roman" w:cs="Times New Roman"/>
          <w:b/>
          <w:sz w:val="32"/>
          <w:szCs w:val="32"/>
        </w:rPr>
      </w:pPr>
    </w:p>
    <w:p w14:paraId="3A9C3811" w14:textId="77777777" w:rsidR="005D1EE7" w:rsidRPr="002C0D26" w:rsidRDefault="005D1EE7" w:rsidP="0056294F">
      <w:pPr>
        <w:pStyle w:val="Heading2"/>
        <w:ind w:right="21"/>
        <w:jc w:val="both"/>
        <w:rPr>
          <w:rFonts w:ascii="Times New Roman" w:hAnsi="Times New Roman" w:cs="Times New Roman"/>
          <w:spacing w:val="-2"/>
        </w:rPr>
      </w:pPr>
    </w:p>
    <w:p w14:paraId="161FA764" w14:textId="77777777" w:rsidR="005D1EE7" w:rsidRPr="002C0D26" w:rsidRDefault="005D1EE7" w:rsidP="0056294F">
      <w:pPr>
        <w:pStyle w:val="Heading2"/>
        <w:ind w:right="21"/>
        <w:jc w:val="both"/>
        <w:rPr>
          <w:rFonts w:ascii="Times New Roman" w:hAnsi="Times New Roman" w:cs="Times New Roman"/>
          <w:spacing w:val="-2"/>
        </w:rPr>
      </w:pPr>
    </w:p>
    <w:p w14:paraId="01F5DECF" w14:textId="77777777" w:rsidR="00CC4F45" w:rsidRPr="002C0D26" w:rsidRDefault="00CC4F45" w:rsidP="0056294F">
      <w:pPr>
        <w:pStyle w:val="Heading2"/>
        <w:ind w:right="21"/>
        <w:jc w:val="both"/>
        <w:rPr>
          <w:rFonts w:ascii="Times New Roman" w:hAnsi="Times New Roman" w:cs="Times New Roman"/>
          <w:spacing w:val="-2"/>
        </w:rPr>
      </w:pPr>
      <w:r w:rsidRPr="002C0D26">
        <w:rPr>
          <w:rFonts w:ascii="Times New Roman" w:hAnsi="Times New Roman" w:cs="Times New Roman"/>
          <w:spacing w:val="-2"/>
        </w:rPr>
        <w:t>ABSTRACT</w:t>
      </w:r>
    </w:p>
    <w:p w14:paraId="45854E66" w14:textId="77777777" w:rsidR="001330A9" w:rsidRPr="002C0D26" w:rsidRDefault="001330A9" w:rsidP="0056294F">
      <w:pPr>
        <w:jc w:val="both"/>
        <w:rPr>
          <w:rFonts w:ascii="Times New Roman" w:hAnsi="Times New Roman" w:cs="Times New Roman"/>
          <w:sz w:val="24"/>
        </w:rPr>
      </w:pPr>
    </w:p>
    <w:p w14:paraId="6DADAB94" w14:textId="77777777" w:rsidR="005D1EE7" w:rsidRPr="002C0D26" w:rsidRDefault="005D1EE7" w:rsidP="0056294F">
      <w:pPr>
        <w:pStyle w:val="NormalWeb"/>
        <w:spacing w:line="360" w:lineRule="auto"/>
        <w:jc w:val="both"/>
      </w:pPr>
      <w:r w:rsidRPr="002C0D26">
        <w:t>Accurate vehicle detection, counting, and speed estimation are essential for optimizing traffic management and enhancing road safety, particularly in an era marked by escalating urban traffic congestion and pressing safety challenges. This paper introduces a novel system that combines advanced computer vision and deep learning techniques to address these critical issues. We leverage the YOLOv8n (Nano) model, known for its lightweight architecture comprising approximately 30 to 40 layers, enabling rapid processing without compromising accuracy. The system processes real-time video feeds from roadways, employing deep learning models trained on diverse datasets to ensure reliable detection across various traffic conditions. Once vehicles are identified, an object tracking algorithm monitors their movement across frames, maintaining continuity and preventing miscounting. Speed estimations are achieved by analyzing spatial and temporal changes in vehicle positions, providing precise velocity measurements. Extensive testing on different traffic scenarios, including varying road types and weather conditions, demonstrates that this approach significantly enhances accuracy and processing speed compared to traditional methods. The system’s real-time processing capability renders it suitable for practical applications in traffic management and smart city environments. Future work will focus on enhancing the system’s robustness in complex traffic situations and incorporating additional features for comprehensive traffic analysis, further contributing to improved road safety and traffic efficiency.</w:t>
      </w:r>
    </w:p>
    <w:p w14:paraId="5070752A" w14:textId="77777777" w:rsidR="005D1EE7" w:rsidRPr="002C0D26" w:rsidRDefault="005D1EE7" w:rsidP="0056294F">
      <w:pPr>
        <w:spacing w:before="78"/>
        <w:ind w:right="15"/>
        <w:jc w:val="both"/>
        <w:rPr>
          <w:rFonts w:ascii="Times New Roman" w:hAnsi="Times New Roman" w:cs="Times New Roman"/>
          <w:b/>
          <w:sz w:val="28"/>
        </w:rPr>
      </w:pPr>
    </w:p>
    <w:p w14:paraId="054BBE3A" w14:textId="77777777" w:rsidR="005D1EE7" w:rsidRPr="002C0D26" w:rsidRDefault="005D1EE7" w:rsidP="0056294F">
      <w:pPr>
        <w:spacing w:before="78"/>
        <w:ind w:right="15"/>
        <w:jc w:val="both"/>
        <w:rPr>
          <w:rFonts w:ascii="Times New Roman" w:hAnsi="Times New Roman" w:cs="Times New Roman"/>
          <w:b/>
          <w:sz w:val="28"/>
        </w:rPr>
      </w:pPr>
    </w:p>
    <w:p w14:paraId="45CD751C" w14:textId="77777777" w:rsidR="005D1EE7" w:rsidRPr="002C0D26" w:rsidRDefault="005D1EE7" w:rsidP="0056294F">
      <w:pPr>
        <w:spacing w:before="78"/>
        <w:ind w:right="15"/>
        <w:jc w:val="both"/>
        <w:rPr>
          <w:rFonts w:ascii="Times New Roman" w:hAnsi="Times New Roman" w:cs="Times New Roman"/>
          <w:b/>
          <w:sz w:val="28"/>
        </w:rPr>
      </w:pPr>
    </w:p>
    <w:p w14:paraId="76129C4B" w14:textId="77777777" w:rsidR="005D1EE7" w:rsidRPr="002C0D26" w:rsidRDefault="005D1EE7" w:rsidP="0056294F">
      <w:pPr>
        <w:spacing w:before="78"/>
        <w:ind w:right="15"/>
        <w:jc w:val="both"/>
        <w:rPr>
          <w:rFonts w:ascii="Times New Roman" w:hAnsi="Times New Roman" w:cs="Times New Roman"/>
          <w:b/>
          <w:sz w:val="28"/>
        </w:rPr>
      </w:pPr>
    </w:p>
    <w:p w14:paraId="4302E361" w14:textId="77777777" w:rsidR="005D1EE7" w:rsidRPr="002C0D26" w:rsidRDefault="005D1EE7" w:rsidP="0056294F">
      <w:pPr>
        <w:spacing w:before="78"/>
        <w:ind w:right="15"/>
        <w:jc w:val="both"/>
        <w:rPr>
          <w:rFonts w:ascii="Times New Roman" w:hAnsi="Times New Roman" w:cs="Times New Roman"/>
          <w:b/>
          <w:sz w:val="28"/>
        </w:rPr>
      </w:pPr>
    </w:p>
    <w:p w14:paraId="60D9DCEC" w14:textId="77777777" w:rsidR="005D1EE7" w:rsidRPr="002C0D26" w:rsidRDefault="005D1EE7" w:rsidP="0056294F">
      <w:pPr>
        <w:spacing w:before="78"/>
        <w:ind w:right="15"/>
        <w:jc w:val="both"/>
        <w:rPr>
          <w:rFonts w:ascii="Times New Roman" w:hAnsi="Times New Roman" w:cs="Times New Roman"/>
          <w:b/>
          <w:sz w:val="28"/>
        </w:rPr>
      </w:pPr>
    </w:p>
    <w:p w14:paraId="20FD3E06" w14:textId="77777777" w:rsidR="005D1EE7" w:rsidRPr="002C0D26" w:rsidRDefault="005D1EE7" w:rsidP="0056294F">
      <w:pPr>
        <w:spacing w:before="78"/>
        <w:ind w:right="15"/>
        <w:jc w:val="both"/>
        <w:rPr>
          <w:rFonts w:ascii="Times New Roman" w:hAnsi="Times New Roman" w:cs="Times New Roman"/>
          <w:b/>
          <w:sz w:val="28"/>
        </w:rPr>
      </w:pPr>
    </w:p>
    <w:p w14:paraId="2E41426C" w14:textId="77777777" w:rsidR="005D1EE7" w:rsidRPr="002C0D26" w:rsidRDefault="005D1EE7" w:rsidP="0056294F">
      <w:pPr>
        <w:spacing w:before="78"/>
        <w:ind w:right="15"/>
        <w:jc w:val="both"/>
        <w:rPr>
          <w:rFonts w:ascii="Times New Roman" w:hAnsi="Times New Roman" w:cs="Times New Roman"/>
          <w:b/>
          <w:sz w:val="28"/>
        </w:rPr>
      </w:pPr>
    </w:p>
    <w:p w14:paraId="189E05B3" w14:textId="77777777" w:rsidR="005D1EE7" w:rsidRPr="002C0D26" w:rsidRDefault="005D1EE7" w:rsidP="0056294F">
      <w:pPr>
        <w:spacing w:before="78"/>
        <w:ind w:right="15"/>
        <w:jc w:val="both"/>
        <w:rPr>
          <w:rFonts w:ascii="Times New Roman" w:hAnsi="Times New Roman" w:cs="Times New Roman"/>
          <w:b/>
          <w:sz w:val="28"/>
        </w:rPr>
      </w:pPr>
    </w:p>
    <w:p w14:paraId="014D5D0D" w14:textId="77777777" w:rsidR="005D1EE7" w:rsidRPr="002C0D26" w:rsidRDefault="005D1EE7" w:rsidP="0056294F">
      <w:pPr>
        <w:spacing w:before="78"/>
        <w:ind w:right="15"/>
        <w:jc w:val="both"/>
        <w:rPr>
          <w:rFonts w:ascii="Times New Roman" w:hAnsi="Times New Roman" w:cs="Times New Roman"/>
          <w:b/>
          <w:sz w:val="28"/>
        </w:rPr>
      </w:pPr>
    </w:p>
    <w:p w14:paraId="0FF777F8" w14:textId="77777777" w:rsidR="005D1EE7" w:rsidRPr="002C0D26" w:rsidRDefault="005D1EE7" w:rsidP="0056294F">
      <w:pPr>
        <w:spacing w:before="78"/>
        <w:ind w:right="15"/>
        <w:jc w:val="both"/>
        <w:rPr>
          <w:rFonts w:ascii="Times New Roman" w:hAnsi="Times New Roman" w:cs="Times New Roman"/>
          <w:b/>
          <w:sz w:val="28"/>
        </w:rPr>
      </w:pPr>
    </w:p>
    <w:p w14:paraId="25AE88C3" w14:textId="77777777" w:rsidR="005D1EE7" w:rsidRPr="002C0D26" w:rsidRDefault="005D1EE7" w:rsidP="0056294F">
      <w:pPr>
        <w:spacing w:before="78"/>
        <w:ind w:right="15"/>
        <w:jc w:val="both"/>
        <w:rPr>
          <w:rFonts w:ascii="Times New Roman" w:hAnsi="Times New Roman" w:cs="Times New Roman"/>
          <w:b/>
          <w:sz w:val="28"/>
        </w:rPr>
      </w:pPr>
    </w:p>
    <w:p w14:paraId="33C17656" w14:textId="77777777" w:rsidR="005D1EE7" w:rsidRPr="002C0D26" w:rsidRDefault="005D1EE7" w:rsidP="0056294F">
      <w:pPr>
        <w:spacing w:before="78"/>
        <w:ind w:right="15"/>
        <w:jc w:val="both"/>
        <w:rPr>
          <w:rFonts w:ascii="Times New Roman" w:hAnsi="Times New Roman" w:cs="Times New Roman"/>
          <w:b/>
          <w:sz w:val="28"/>
        </w:rPr>
      </w:pPr>
    </w:p>
    <w:p w14:paraId="422E57D5" w14:textId="77777777" w:rsidR="005D1EE7" w:rsidRPr="002C0D26" w:rsidRDefault="005D1EE7" w:rsidP="0056294F">
      <w:pPr>
        <w:spacing w:before="78"/>
        <w:ind w:right="15"/>
        <w:jc w:val="both"/>
        <w:rPr>
          <w:rFonts w:ascii="Times New Roman" w:hAnsi="Times New Roman" w:cs="Times New Roman"/>
          <w:b/>
          <w:sz w:val="28"/>
        </w:rPr>
      </w:pPr>
    </w:p>
    <w:p w14:paraId="2AD3874C" w14:textId="77777777" w:rsidR="00CC4F45" w:rsidRPr="002C0D26" w:rsidRDefault="00CC4F45" w:rsidP="0056294F">
      <w:pPr>
        <w:spacing w:before="78"/>
        <w:ind w:right="15"/>
        <w:jc w:val="both"/>
        <w:rPr>
          <w:rFonts w:ascii="Times New Roman" w:hAnsi="Times New Roman" w:cs="Times New Roman"/>
          <w:b/>
          <w:sz w:val="28"/>
        </w:rPr>
      </w:pPr>
      <w:r w:rsidRPr="002C0D26">
        <w:rPr>
          <w:rFonts w:ascii="Times New Roman" w:hAnsi="Times New Roman" w:cs="Times New Roman"/>
          <w:b/>
          <w:sz w:val="28"/>
        </w:rPr>
        <w:t>TABLE</w:t>
      </w:r>
      <w:r w:rsidRPr="002C0D26">
        <w:rPr>
          <w:rFonts w:ascii="Times New Roman" w:hAnsi="Times New Roman" w:cs="Times New Roman"/>
          <w:b/>
          <w:spacing w:val="-8"/>
          <w:sz w:val="28"/>
        </w:rPr>
        <w:t xml:space="preserve"> </w:t>
      </w:r>
      <w:r w:rsidRPr="002C0D26">
        <w:rPr>
          <w:rFonts w:ascii="Times New Roman" w:hAnsi="Times New Roman" w:cs="Times New Roman"/>
          <w:b/>
          <w:sz w:val="28"/>
        </w:rPr>
        <w:t>OF</w:t>
      </w:r>
      <w:r w:rsidRPr="002C0D26">
        <w:rPr>
          <w:rFonts w:ascii="Times New Roman" w:hAnsi="Times New Roman" w:cs="Times New Roman"/>
          <w:b/>
          <w:spacing w:val="-5"/>
          <w:sz w:val="28"/>
        </w:rPr>
        <w:t xml:space="preserve"> </w:t>
      </w:r>
      <w:r w:rsidRPr="002C0D26">
        <w:rPr>
          <w:rFonts w:ascii="Times New Roman" w:hAnsi="Times New Roman" w:cs="Times New Roman"/>
          <w:b/>
          <w:spacing w:val="-2"/>
          <w:sz w:val="28"/>
        </w:rPr>
        <w:t>CONTENTS</w:t>
      </w:r>
    </w:p>
    <w:sdt>
      <w:sdtPr>
        <w:id w:val="523063204"/>
        <w:docPartObj>
          <w:docPartGallery w:val="Table of Contents"/>
          <w:docPartUnique/>
        </w:docPartObj>
      </w:sdtPr>
      <w:sdtContent>
        <w:p w14:paraId="0FFA2E01" w14:textId="77777777" w:rsidR="00CC4F45" w:rsidRPr="002C0D26" w:rsidRDefault="00CC4F45" w:rsidP="0056294F">
          <w:pPr>
            <w:pStyle w:val="TOC1"/>
            <w:numPr>
              <w:ilvl w:val="0"/>
              <w:numId w:val="3"/>
            </w:numPr>
            <w:tabs>
              <w:tab w:val="left" w:pos="877"/>
              <w:tab w:val="right" w:pos="9200"/>
            </w:tabs>
            <w:spacing w:before="555"/>
            <w:ind w:left="877" w:hanging="357"/>
            <w:jc w:val="both"/>
          </w:pPr>
          <w:hyperlink w:anchor="_bookmark0" w:history="1">
            <w:r w:rsidRPr="002C0D26">
              <w:rPr>
                <w:spacing w:val="-2"/>
              </w:rPr>
              <w:t>Introduction</w:t>
            </w:r>
            <w:r w:rsidRPr="002C0D26">
              <w:tab/>
            </w:r>
            <w:r w:rsidRPr="002C0D26">
              <w:rPr>
                <w:spacing w:val="-10"/>
              </w:rPr>
              <w:t>1</w:t>
            </w:r>
          </w:hyperlink>
        </w:p>
        <w:p w14:paraId="0BC3831B" w14:textId="77777777" w:rsidR="00CC4F45" w:rsidRPr="002C0D26" w:rsidRDefault="00CC4F45" w:rsidP="0056294F">
          <w:pPr>
            <w:pStyle w:val="TOC2"/>
            <w:numPr>
              <w:ilvl w:val="1"/>
              <w:numId w:val="3"/>
            </w:numPr>
            <w:tabs>
              <w:tab w:val="left" w:pos="1240"/>
              <w:tab w:val="right" w:pos="9198"/>
            </w:tabs>
            <w:jc w:val="both"/>
          </w:pPr>
          <w:hyperlink w:anchor="_bookmark1" w:history="1">
            <w:r w:rsidRPr="002C0D26">
              <w:t>What</w:t>
            </w:r>
            <w:r w:rsidRPr="002C0D26">
              <w:rPr>
                <w:spacing w:val="-2"/>
              </w:rPr>
              <w:t xml:space="preserve"> </w:t>
            </w:r>
            <w:r w:rsidRPr="002C0D26">
              <w:t>is</w:t>
            </w:r>
            <w:r w:rsidRPr="002C0D26">
              <w:rPr>
                <w:spacing w:val="-3"/>
              </w:rPr>
              <w:t xml:space="preserve"> </w:t>
            </w:r>
            <w:r w:rsidRPr="002C0D26">
              <w:t>traffic</w:t>
            </w:r>
            <w:r w:rsidRPr="002C0D26">
              <w:rPr>
                <w:spacing w:val="-5"/>
              </w:rPr>
              <w:t xml:space="preserve"> </w:t>
            </w:r>
            <w:r w:rsidRPr="002C0D26">
              <w:t>congestion</w:t>
            </w:r>
            <w:r w:rsidRPr="002C0D26">
              <w:rPr>
                <w:spacing w:val="-1"/>
              </w:rPr>
              <w:t xml:space="preserve"> </w:t>
            </w:r>
            <w:r w:rsidRPr="002C0D26">
              <w:t>and</w:t>
            </w:r>
            <w:r w:rsidRPr="002C0D26">
              <w:rPr>
                <w:spacing w:val="-2"/>
              </w:rPr>
              <w:t xml:space="preserve"> </w:t>
            </w:r>
            <w:r w:rsidRPr="002C0D26">
              <w:t>what</w:t>
            </w:r>
            <w:r w:rsidRPr="002C0D26">
              <w:rPr>
                <w:spacing w:val="-1"/>
              </w:rPr>
              <w:t xml:space="preserve"> </w:t>
            </w:r>
            <w:r w:rsidRPr="002C0D26">
              <w:t>causes</w:t>
            </w:r>
            <w:r w:rsidRPr="002C0D26">
              <w:rPr>
                <w:spacing w:val="-1"/>
              </w:rPr>
              <w:t xml:space="preserve"> </w:t>
            </w:r>
            <w:r w:rsidRPr="002C0D26">
              <w:rPr>
                <w:spacing w:val="-5"/>
              </w:rPr>
              <w:t>it?</w:t>
            </w:r>
            <w:r w:rsidRPr="002C0D26">
              <w:tab/>
            </w:r>
            <w:r w:rsidRPr="002C0D26">
              <w:rPr>
                <w:spacing w:val="-10"/>
              </w:rPr>
              <w:t>2</w:t>
            </w:r>
          </w:hyperlink>
        </w:p>
        <w:p w14:paraId="668952C3" w14:textId="77777777" w:rsidR="00CC4F45" w:rsidRPr="002C0D26" w:rsidRDefault="00CC4F45" w:rsidP="0056294F">
          <w:pPr>
            <w:pStyle w:val="TOC2"/>
            <w:numPr>
              <w:ilvl w:val="1"/>
              <w:numId w:val="3"/>
            </w:numPr>
            <w:tabs>
              <w:tab w:val="left" w:pos="1240"/>
              <w:tab w:val="right" w:pos="9198"/>
            </w:tabs>
            <w:jc w:val="both"/>
          </w:pPr>
          <w:hyperlink w:anchor="_bookmark2" w:history="1">
            <w:r w:rsidRPr="002C0D26">
              <w:t>The</w:t>
            </w:r>
            <w:r w:rsidRPr="002C0D26">
              <w:rPr>
                <w:spacing w:val="-5"/>
              </w:rPr>
              <w:t xml:space="preserve"> </w:t>
            </w:r>
            <w:r w:rsidRPr="002C0D26">
              <w:t>consequences of</w:t>
            </w:r>
            <w:r w:rsidRPr="002C0D26">
              <w:rPr>
                <w:spacing w:val="-1"/>
              </w:rPr>
              <w:t xml:space="preserve"> </w:t>
            </w:r>
            <w:r w:rsidRPr="002C0D26">
              <w:t>traffic</w:t>
            </w:r>
            <w:r w:rsidRPr="002C0D26">
              <w:rPr>
                <w:spacing w:val="-3"/>
              </w:rPr>
              <w:t xml:space="preserve"> </w:t>
            </w:r>
            <w:r w:rsidRPr="002C0D26">
              <w:rPr>
                <w:spacing w:val="-2"/>
              </w:rPr>
              <w:t>congestion</w:t>
            </w:r>
            <w:r w:rsidRPr="002C0D26">
              <w:tab/>
            </w:r>
            <w:r w:rsidRPr="002C0D26">
              <w:rPr>
                <w:spacing w:val="-10"/>
              </w:rPr>
              <w:t>3</w:t>
            </w:r>
          </w:hyperlink>
        </w:p>
        <w:p w14:paraId="3D38E645" w14:textId="77777777" w:rsidR="00CC4F45" w:rsidRPr="002C0D26" w:rsidRDefault="00CC4F45" w:rsidP="0056294F">
          <w:pPr>
            <w:pStyle w:val="TOC2"/>
            <w:numPr>
              <w:ilvl w:val="1"/>
              <w:numId w:val="3"/>
            </w:numPr>
            <w:tabs>
              <w:tab w:val="left" w:pos="1240"/>
              <w:tab w:val="right" w:pos="9200"/>
            </w:tabs>
            <w:jc w:val="both"/>
          </w:pPr>
          <w:hyperlink w:anchor="_bookmark3" w:history="1">
            <w:r w:rsidRPr="002C0D26">
              <w:t>The</w:t>
            </w:r>
            <w:r w:rsidRPr="002C0D26">
              <w:rPr>
                <w:spacing w:val="-12"/>
              </w:rPr>
              <w:t xml:space="preserve"> </w:t>
            </w:r>
            <w:r w:rsidRPr="002C0D26">
              <w:t>economic</w:t>
            </w:r>
            <w:r w:rsidRPr="002C0D26">
              <w:rPr>
                <w:spacing w:val="-6"/>
              </w:rPr>
              <w:t xml:space="preserve"> </w:t>
            </w:r>
            <w:r w:rsidRPr="002C0D26">
              <w:t>and</w:t>
            </w:r>
            <w:r w:rsidRPr="002C0D26">
              <w:rPr>
                <w:spacing w:val="-6"/>
              </w:rPr>
              <w:t xml:space="preserve"> </w:t>
            </w:r>
            <w:r w:rsidRPr="002C0D26">
              <w:t>environmental</w:t>
            </w:r>
            <w:r w:rsidRPr="002C0D26">
              <w:rPr>
                <w:spacing w:val="-5"/>
              </w:rPr>
              <w:t xml:space="preserve"> </w:t>
            </w:r>
            <w:r w:rsidRPr="002C0D26">
              <w:t>effects</w:t>
            </w:r>
            <w:r w:rsidRPr="002C0D26">
              <w:rPr>
                <w:spacing w:val="-3"/>
              </w:rPr>
              <w:t xml:space="preserve"> </w:t>
            </w:r>
            <w:r w:rsidRPr="002C0D26">
              <w:t>of</w:t>
            </w:r>
            <w:r w:rsidRPr="002C0D26">
              <w:rPr>
                <w:spacing w:val="-7"/>
              </w:rPr>
              <w:t xml:space="preserve"> </w:t>
            </w:r>
            <w:r w:rsidRPr="002C0D26">
              <w:t>traffic</w:t>
            </w:r>
            <w:r w:rsidRPr="002C0D26">
              <w:rPr>
                <w:spacing w:val="-1"/>
              </w:rPr>
              <w:t xml:space="preserve"> </w:t>
            </w:r>
            <w:r w:rsidRPr="002C0D26">
              <w:rPr>
                <w:spacing w:val="-2"/>
              </w:rPr>
              <w:t>congestion</w:t>
            </w:r>
            <w:r w:rsidRPr="002C0D26">
              <w:tab/>
            </w:r>
            <w:r w:rsidRPr="002C0D26">
              <w:rPr>
                <w:spacing w:val="-10"/>
              </w:rPr>
              <w:t>3</w:t>
            </w:r>
          </w:hyperlink>
        </w:p>
        <w:p w14:paraId="4AE6C054" w14:textId="77777777" w:rsidR="00CC4F45" w:rsidRPr="002C0D26" w:rsidRDefault="00CC4F45" w:rsidP="0056294F">
          <w:pPr>
            <w:pStyle w:val="TOC2"/>
            <w:numPr>
              <w:ilvl w:val="1"/>
              <w:numId w:val="3"/>
            </w:numPr>
            <w:tabs>
              <w:tab w:val="left" w:pos="1240"/>
              <w:tab w:val="right" w:pos="9200"/>
            </w:tabs>
            <w:jc w:val="both"/>
          </w:pPr>
          <w:hyperlink w:anchor="_bookmark4" w:history="1">
            <w:r w:rsidRPr="002C0D26">
              <w:t>Current</w:t>
            </w:r>
            <w:r w:rsidRPr="002C0D26">
              <w:rPr>
                <w:spacing w:val="-7"/>
              </w:rPr>
              <w:t xml:space="preserve"> </w:t>
            </w:r>
            <w:r w:rsidRPr="002C0D26">
              <w:rPr>
                <w:spacing w:val="-2"/>
              </w:rPr>
              <w:t>Methodologies</w:t>
            </w:r>
            <w:r w:rsidRPr="002C0D26">
              <w:tab/>
            </w:r>
            <w:r w:rsidRPr="002C0D26">
              <w:rPr>
                <w:spacing w:val="-10"/>
              </w:rPr>
              <w:t>4</w:t>
            </w:r>
          </w:hyperlink>
        </w:p>
        <w:p w14:paraId="116D3980" w14:textId="77777777" w:rsidR="00CC4F45" w:rsidRPr="002C0D26" w:rsidRDefault="00CC4F45" w:rsidP="0056294F">
          <w:pPr>
            <w:pStyle w:val="TOC2"/>
            <w:numPr>
              <w:ilvl w:val="1"/>
              <w:numId w:val="3"/>
            </w:numPr>
            <w:tabs>
              <w:tab w:val="left" w:pos="1240"/>
              <w:tab w:val="right" w:pos="9195"/>
            </w:tabs>
            <w:jc w:val="both"/>
          </w:pPr>
          <w:r w:rsidRPr="002C0D26">
            <w:t>Applications</w:t>
          </w:r>
          <w:r w:rsidRPr="002C0D26">
            <w:rPr>
              <w:spacing w:val="-4"/>
            </w:rPr>
            <w:t xml:space="preserve"> </w:t>
          </w:r>
          <w:r w:rsidRPr="002C0D26">
            <w:t>of</w:t>
          </w:r>
          <w:r w:rsidRPr="002C0D26">
            <w:rPr>
              <w:spacing w:val="-6"/>
            </w:rPr>
            <w:t xml:space="preserve"> </w:t>
          </w:r>
          <w:r w:rsidRPr="002C0D26">
            <w:t>ML</w:t>
          </w:r>
          <w:r w:rsidRPr="002C0D26">
            <w:rPr>
              <w:spacing w:val="-6"/>
            </w:rPr>
            <w:t xml:space="preserve"> </w:t>
          </w:r>
          <w:r w:rsidRPr="002C0D26">
            <w:t>to</w:t>
          </w:r>
          <w:r w:rsidRPr="002C0D26">
            <w:rPr>
              <w:spacing w:val="-3"/>
            </w:rPr>
            <w:t xml:space="preserve"> </w:t>
          </w:r>
          <w:r w:rsidRPr="002C0D26">
            <w:t>combat</w:t>
          </w:r>
          <w:r w:rsidRPr="002C0D26">
            <w:rPr>
              <w:spacing w:val="-1"/>
            </w:rPr>
            <w:t xml:space="preserve"> </w:t>
          </w:r>
          <w:r w:rsidRPr="002C0D26">
            <w:rPr>
              <w:spacing w:val="-2"/>
            </w:rPr>
            <w:t>congestion</w:t>
          </w:r>
          <w:r w:rsidRPr="002C0D26">
            <w:tab/>
          </w:r>
          <w:r w:rsidRPr="002C0D26">
            <w:rPr>
              <w:spacing w:val="-10"/>
            </w:rPr>
            <w:t>5</w:t>
          </w:r>
        </w:p>
        <w:p w14:paraId="264394F4" w14:textId="77777777" w:rsidR="00CC4F45" w:rsidRPr="002C0D26" w:rsidRDefault="00CC4F45" w:rsidP="0056294F">
          <w:pPr>
            <w:pStyle w:val="TOC1"/>
            <w:numPr>
              <w:ilvl w:val="0"/>
              <w:numId w:val="3"/>
            </w:numPr>
            <w:tabs>
              <w:tab w:val="left" w:pos="877"/>
              <w:tab w:val="right" w:pos="9200"/>
            </w:tabs>
            <w:spacing w:before="121"/>
            <w:ind w:left="877" w:hanging="357"/>
            <w:jc w:val="both"/>
          </w:pPr>
          <w:hyperlink w:anchor="_bookmark5" w:history="1">
            <w:r w:rsidRPr="002C0D26">
              <w:t>Literature</w:t>
            </w:r>
            <w:r w:rsidRPr="002C0D26">
              <w:rPr>
                <w:spacing w:val="-7"/>
              </w:rPr>
              <w:t xml:space="preserve"> </w:t>
            </w:r>
            <w:r w:rsidRPr="002C0D26">
              <w:rPr>
                <w:spacing w:val="-2"/>
              </w:rPr>
              <w:t>Survey</w:t>
            </w:r>
            <w:r w:rsidRPr="002C0D26">
              <w:tab/>
            </w:r>
            <w:r w:rsidRPr="002C0D26">
              <w:rPr>
                <w:spacing w:val="-10"/>
              </w:rPr>
              <w:t>7</w:t>
            </w:r>
          </w:hyperlink>
        </w:p>
        <w:p w14:paraId="09B629FD" w14:textId="77777777" w:rsidR="00CC4F45" w:rsidRPr="002C0D26" w:rsidRDefault="00CC4F45" w:rsidP="0056294F">
          <w:pPr>
            <w:pStyle w:val="TOC2"/>
            <w:numPr>
              <w:ilvl w:val="1"/>
              <w:numId w:val="3"/>
            </w:numPr>
            <w:tabs>
              <w:tab w:val="left" w:pos="1240"/>
              <w:tab w:val="right" w:pos="9200"/>
            </w:tabs>
            <w:jc w:val="both"/>
          </w:pPr>
          <w:hyperlink w:anchor="_bookmark6" w:history="1">
            <w:r w:rsidRPr="002C0D26">
              <w:t>Literature</w:t>
            </w:r>
            <w:r w:rsidRPr="002C0D26">
              <w:rPr>
                <w:spacing w:val="-7"/>
              </w:rPr>
              <w:t xml:space="preserve"> </w:t>
            </w:r>
            <w:r w:rsidRPr="002C0D26">
              <w:rPr>
                <w:spacing w:val="-2"/>
              </w:rPr>
              <w:t>review</w:t>
            </w:r>
            <w:r w:rsidRPr="002C0D26">
              <w:tab/>
            </w:r>
            <w:r w:rsidRPr="002C0D26">
              <w:rPr>
                <w:spacing w:val="-10"/>
              </w:rPr>
              <w:t>8</w:t>
            </w:r>
          </w:hyperlink>
        </w:p>
        <w:p w14:paraId="2C757E1E" w14:textId="77777777" w:rsidR="00CC4F45" w:rsidRPr="002C0D26" w:rsidRDefault="00CC4F45" w:rsidP="0056294F">
          <w:pPr>
            <w:pStyle w:val="TOC2"/>
            <w:numPr>
              <w:ilvl w:val="1"/>
              <w:numId w:val="3"/>
            </w:numPr>
            <w:tabs>
              <w:tab w:val="left" w:pos="1240"/>
              <w:tab w:val="right" w:pos="9193"/>
            </w:tabs>
            <w:spacing w:before="122"/>
            <w:jc w:val="both"/>
          </w:pPr>
          <w:hyperlink w:anchor="_bookmark7" w:history="1">
            <w:r w:rsidRPr="002C0D26">
              <w:rPr>
                <w:spacing w:val="-2"/>
              </w:rPr>
              <w:t>Motivation</w:t>
            </w:r>
            <w:r w:rsidRPr="002C0D26">
              <w:tab/>
            </w:r>
            <w:r w:rsidRPr="002C0D26">
              <w:rPr>
                <w:spacing w:val="-5"/>
              </w:rPr>
              <w:t>10</w:t>
            </w:r>
          </w:hyperlink>
        </w:p>
        <w:p w14:paraId="32740902" w14:textId="77777777" w:rsidR="00CC4F45" w:rsidRPr="002C0D26" w:rsidRDefault="00CC4F45" w:rsidP="0056294F">
          <w:pPr>
            <w:pStyle w:val="TOC1"/>
            <w:numPr>
              <w:ilvl w:val="0"/>
              <w:numId w:val="3"/>
            </w:numPr>
            <w:tabs>
              <w:tab w:val="left" w:pos="877"/>
              <w:tab w:val="right" w:pos="9186"/>
            </w:tabs>
            <w:spacing w:before="118"/>
            <w:ind w:left="877" w:hanging="357"/>
            <w:jc w:val="both"/>
          </w:pPr>
          <w:hyperlink w:anchor="_bookmark8" w:history="1">
            <w:r w:rsidRPr="002C0D26">
              <w:t>Proposed</w:t>
            </w:r>
            <w:r w:rsidRPr="002C0D26">
              <w:rPr>
                <w:spacing w:val="-7"/>
              </w:rPr>
              <w:t xml:space="preserve"> </w:t>
            </w:r>
            <w:r w:rsidRPr="002C0D26">
              <w:rPr>
                <w:spacing w:val="-2"/>
              </w:rPr>
              <w:t>System</w:t>
            </w:r>
            <w:r w:rsidRPr="002C0D26">
              <w:tab/>
            </w:r>
            <w:r w:rsidRPr="002C0D26">
              <w:rPr>
                <w:spacing w:val="-5"/>
              </w:rPr>
              <w:t>12</w:t>
            </w:r>
          </w:hyperlink>
        </w:p>
        <w:p w14:paraId="288A6FD7" w14:textId="77777777" w:rsidR="00CC4F45" w:rsidRPr="002C0D26" w:rsidRDefault="00CC4F45" w:rsidP="0056294F">
          <w:pPr>
            <w:pStyle w:val="TOC2"/>
            <w:numPr>
              <w:ilvl w:val="1"/>
              <w:numId w:val="3"/>
            </w:numPr>
            <w:tabs>
              <w:tab w:val="left" w:pos="1240"/>
              <w:tab w:val="right" w:pos="9186"/>
            </w:tabs>
            <w:jc w:val="both"/>
          </w:pPr>
          <w:hyperlink w:anchor="_bookmark9" w:history="1">
            <w:r w:rsidRPr="002C0D26">
              <w:t>Input</w:t>
            </w:r>
            <w:r w:rsidRPr="002C0D26">
              <w:rPr>
                <w:spacing w:val="-9"/>
              </w:rPr>
              <w:t xml:space="preserve"> </w:t>
            </w:r>
            <w:r w:rsidRPr="002C0D26">
              <w:rPr>
                <w:spacing w:val="-2"/>
              </w:rPr>
              <w:t>dataset</w:t>
            </w:r>
            <w:r w:rsidRPr="002C0D26">
              <w:tab/>
            </w:r>
            <w:r w:rsidRPr="002C0D26">
              <w:rPr>
                <w:spacing w:val="-5"/>
              </w:rPr>
              <w:t>14</w:t>
            </w:r>
          </w:hyperlink>
        </w:p>
        <w:p w14:paraId="61F143F9" w14:textId="77777777" w:rsidR="00CC4F45" w:rsidRPr="002C0D26" w:rsidRDefault="00CC4F45" w:rsidP="0056294F">
          <w:pPr>
            <w:pStyle w:val="TOC3"/>
            <w:numPr>
              <w:ilvl w:val="2"/>
              <w:numId w:val="3"/>
            </w:numPr>
            <w:tabs>
              <w:tab w:val="left" w:pos="1960"/>
              <w:tab w:val="right" w:pos="9191"/>
            </w:tabs>
            <w:ind w:left="1960" w:hanging="720"/>
            <w:jc w:val="both"/>
          </w:pPr>
          <w:r w:rsidRPr="002C0D26">
            <w:rPr>
              <w:spacing w:val="-2"/>
            </w:rPr>
            <w:t>Detailed</w:t>
          </w:r>
          <w:r w:rsidRPr="002C0D26">
            <w:rPr>
              <w:spacing w:val="-8"/>
            </w:rPr>
            <w:t xml:space="preserve"> </w:t>
          </w:r>
          <w:r w:rsidRPr="002C0D26">
            <w:rPr>
              <w:spacing w:val="-2"/>
            </w:rPr>
            <w:t>features</w:t>
          </w:r>
          <w:r w:rsidRPr="002C0D26">
            <w:rPr>
              <w:spacing w:val="-7"/>
            </w:rPr>
            <w:t xml:space="preserve"> </w:t>
          </w:r>
          <w:r w:rsidRPr="002C0D26">
            <w:rPr>
              <w:spacing w:val="-2"/>
            </w:rPr>
            <w:t>of</w:t>
          </w:r>
          <w:r w:rsidRPr="002C0D26">
            <w:rPr>
              <w:spacing w:val="-8"/>
            </w:rPr>
            <w:t xml:space="preserve"> </w:t>
          </w:r>
          <w:r w:rsidRPr="002C0D26">
            <w:rPr>
              <w:spacing w:val="-2"/>
            </w:rPr>
            <w:t>dataset</w:t>
          </w:r>
          <w:r w:rsidRPr="002C0D26">
            <w:tab/>
          </w:r>
          <w:r w:rsidRPr="002C0D26">
            <w:rPr>
              <w:spacing w:val="-5"/>
            </w:rPr>
            <w:t>14</w:t>
          </w:r>
        </w:p>
        <w:p w14:paraId="7FC9A27C" w14:textId="77777777" w:rsidR="00CC4F45" w:rsidRPr="002C0D26" w:rsidRDefault="00CC4F45" w:rsidP="0056294F">
          <w:pPr>
            <w:pStyle w:val="TOC2"/>
            <w:numPr>
              <w:ilvl w:val="1"/>
              <w:numId w:val="3"/>
            </w:numPr>
            <w:tabs>
              <w:tab w:val="left" w:pos="1240"/>
              <w:tab w:val="right" w:pos="9191"/>
            </w:tabs>
            <w:jc w:val="both"/>
          </w:pPr>
          <w:hyperlink w:anchor="_bookmark10" w:history="1">
            <w:r w:rsidRPr="002C0D26">
              <w:t>Data</w:t>
            </w:r>
            <w:r w:rsidRPr="002C0D26">
              <w:rPr>
                <w:spacing w:val="-10"/>
              </w:rPr>
              <w:t xml:space="preserve"> </w:t>
            </w:r>
            <w:r w:rsidRPr="002C0D26">
              <w:t>Pre-</w:t>
            </w:r>
            <w:r w:rsidRPr="002C0D26">
              <w:rPr>
                <w:spacing w:val="-2"/>
              </w:rPr>
              <w:t>processing</w:t>
            </w:r>
            <w:r w:rsidRPr="002C0D26">
              <w:tab/>
            </w:r>
            <w:r w:rsidRPr="002C0D26">
              <w:rPr>
                <w:spacing w:val="-5"/>
              </w:rPr>
              <w:t>15</w:t>
            </w:r>
          </w:hyperlink>
        </w:p>
        <w:p w14:paraId="756B78FD" w14:textId="77777777" w:rsidR="00CC4F45" w:rsidRPr="002C0D26" w:rsidRDefault="00CC4F45" w:rsidP="0056294F">
          <w:pPr>
            <w:pStyle w:val="TOC3"/>
            <w:numPr>
              <w:ilvl w:val="2"/>
              <w:numId w:val="3"/>
            </w:numPr>
            <w:tabs>
              <w:tab w:val="left" w:pos="1960"/>
              <w:tab w:val="right" w:pos="9191"/>
            </w:tabs>
            <w:ind w:left="1960" w:hanging="720"/>
            <w:jc w:val="both"/>
          </w:pPr>
          <w:hyperlink w:anchor="_bookmark11" w:history="1">
            <w:r w:rsidRPr="002C0D26">
              <w:t>Missing</w:t>
            </w:r>
            <w:r w:rsidRPr="002C0D26">
              <w:rPr>
                <w:spacing w:val="-4"/>
              </w:rPr>
              <w:t xml:space="preserve"> </w:t>
            </w:r>
            <w:r w:rsidRPr="002C0D26">
              <w:rPr>
                <w:spacing w:val="-2"/>
              </w:rPr>
              <w:t>values</w:t>
            </w:r>
            <w:r w:rsidRPr="002C0D26">
              <w:tab/>
            </w:r>
            <w:r w:rsidRPr="002C0D26">
              <w:rPr>
                <w:spacing w:val="-5"/>
              </w:rPr>
              <w:t>16</w:t>
            </w:r>
          </w:hyperlink>
        </w:p>
        <w:p w14:paraId="370D6B2F" w14:textId="77777777" w:rsidR="00CC4F45" w:rsidRPr="002C0D26" w:rsidRDefault="00CC4F45" w:rsidP="0056294F">
          <w:pPr>
            <w:pStyle w:val="TOC4"/>
            <w:numPr>
              <w:ilvl w:val="3"/>
              <w:numId w:val="3"/>
            </w:numPr>
            <w:tabs>
              <w:tab w:val="left" w:pos="2320"/>
              <w:tab w:val="right" w:pos="9186"/>
            </w:tabs>
            <w:ind w:left="2320" w:hanging="720"/>
            <w:jc w:val="both"/>
          </w:pPr>
          <w:hyperlink w:anchor="_bookmark12" w:history="1">
            <w:r w:rsidRPr="002C0D26">
              <w:t>Parameters</w:t>
            </w:r>
            <w:r w:rsidRPr="002C0D26">
              <w:rPr>
                <w:spacing w:val="-4"/>
              </w:rPr>
              <w:t xml:space="preserve"> </w:t>
            </w:r>
            <w:r w:rsidRPr="002C0D26">
              <w:t>of</w:t>
            </w:r>
            <w:r w:rsidRPr="002C0D26">
              <w:rPr>
                <w:spacing w:val="-7"/>
              </w:rPr>
              <w:t xml:space="preserve"> </w:t>
            </w:r>
            <w:r w:rsidRPr="002C0D26">
              <w:t>the</w:t>
            </w:r>
            <w:r w:rsidRPr="002C0D26">
              <w:rPr>
                <w:spacing w:val="-2"/>
              </w:rPr>
              <w:t xml:space="preserve"> </w:t>
            </w:r>
            <w:r w:rsidRPr="002C0D26">
              <w:t>fillna</w:t>
            </w:r>
            <w:r w:rsidRPr="002C0D26">
              <w:rPr>
                <w:spacing w:val="-1"/>
              </w:rPr>
              <w:t xml:space="preserve"> </w:t>
            </w:r>
            <w:r w:rsidRPr="002C0D26">
              <w:rPr>
                <w:spacing w:val="-2"/>
              </w:rPr>
              <w:t>method</w:t>
            </w:r>
            <w:r w:rsidRPr="002C0D26">
              <w:tab/>
            </w:r>
            <w:r w:rsidRPr="002C0D26">
              <w:rPr>
                <w:spacing w:val="-5"/>
              </w:rPr>
              <w:t>17</w:t>
            </w:r>
          </w:hyperlink>
        </w:p>
        <w:p w14:paraId="18D5CBDC" w14:textId="77777777" w:rsidR="00CC4F45" w:rsidRPr="002C0D26" w:rsidRDefault="00CC4F45" w:rsidP="0056294F">
          <w:pPr>
            <w:pStyle w:val="TOC3"/>
            <w:numPr>
              <w:ilvl w:val="2"/>
              <w:numId w:val="3"/>
            </w:numPr>
            <w:tabs>
              <w:tab w:val="left" w:pos="1960"/>
              <w:tab w:val="right" w:pos="9191"/>
            </w:tabs>
            <w:spacing w:before="121"/>
            <w:ind w:left="1960" w:hanging="720"/>
            <w:jc w:val="both"/>
          </w:pPr>
          <w:hyperlink w:anchor="_bookmark13" w:history="1">
            <w:r w:rsidRPr="002C0D26">
              <w:t>Data</w:t>
            </w:r>
            <w:r w:rsidRPr="002C0D26">
              <w:rPr>
                <w:spacing w:val="-10"/>
              </w:rPr>
              <w:t xml:space="preserve"> </w:t>
            </w:r>
            <w:r w:rsidRPr="002C0D26">
              <w:rPr>
                <w:spacing w:val="-2"/>
              </w:rPr>
              <w:t>Encoding</w:t>
            </w:r>
            <w:r w:rsidRPr="002C0D26">
              <w:tab/>
            </w:r>
            <w:r w:rsidRPr="002C0D26">
              <w:rPr>
                <w:spacing w:val="-5"/>
              </w:rPr>
              <w:t>17</w:t>
            </w:r>
          </w:hyperlink>
        </w:p>
        <w:p w14:paraId="5CFA6BF8" w14:textId="77777777" w:rsidR="00CC4F45" w:rsidRPr="002C0D26" w:rsidRDefault="00CC4F45" w:rsidP="0056294F">
          <w:pPr>
            <w:pStyle w:val="TOC2"/>
            <w:numPr>
              <w:ilvl w:val="1"/>
              <w:numId w:val="3"/>
            </w:numPr>
            <w:tabs>
              <w:tab w:val="left" w:pos="1240"/>
              <w:tab w:val="right" w:pos="9188"/>
            </w:tabs>
            <w:jc w:val="both"/>
          </w:pPr>
          <w:hyperlink w:anchor="_bookmark14" w:history="1">
            <w:r w:rsidRPr="002C0D26">
              <w:t>Model</w:t>
            </w:r>
            <w:r w:rsidRPr="002C0D26">
              <w:rPr>
                <w:spacing w:val="-5"/>
              </w:rPr>
              <w:t xml:space="preserve"> </w:t>
            </w:r>
            <w:r w:rsidRPr="002C0D26">
              <w:rPr>
                <w:spacing w:val="-2"/>
              </w:rPr>
              <w:t>Building</w:t>
            </w:r>
            <w:r w:rsidRPr="002C0D26">
              <w:tab/>
            </w:r>
            <w:r w:rsidRPr="002C0D26">
              <w:rPr>
                <w:spacing w:val="-5"/>
              </w:rPr>
              <w:t>18</w:t>
            </w:r>
          </w:hyperlink>
        </w:p>
        <w:p w14:paraId="0E0CFA04" w14:textId="77777777" w:rsidR="00CC4F45" w:rsidRPr="002C0D26" w:rsidRDefault="00CC4F45" w:rsidP="0056294F">
          <w:pPr>
            <w:pStyle w:val="TOC3"/>
            <w:numPr>
              <w:ilvl w:val="2"/>
              <w:numId w:val="2"/>
            </w:numPr>
            <w:tabs>
              <w:tab w:val="left" w:pos="1775"/>
              <w:tab w:val="right" w:pos="9183"/>
            </w:tabs>
            <w:ind w:hanging="535"/>
            <w:jc w:val="both"/>
          </w:pPr>
          <w:hyperlink w:anchor="_bookmark15" w:history="1">
            <w:r w:rsidRPr="002C0D26">
              <w:t>MLP</w:t>
            </w:r>
            <w:r w:rsidRPr="002C0D26">
              <w:rPr>
                <w:spacing w:val="-8"/>
              </w:rPr>
              <w:t xml:space="preserve"> </w:t>
            </w:r>
            <w:r w:rsidRPr="002C0D26">
              <w:rPr>
                <w:spacing w:val="-2"/>
              </w:rPr>
              <w:t>Algorithm</w:t>
            </w:r>
            <w:r w:rsidRPr="002C0D26">
              <w:tab/>
            </w:r>
            <w:r w:rsidRPr="002C0D26">
              <w:rPr>
                <w:spacing w:val="-5"/>
              </w:rPr>
              <w:t>19</w:t>
            </w:r>
          </w:hyperlink>
        </w:p>
        <w:p w14:paraId="22E014AA" w14:textId="77777777" w:rsidR="00CC4F45" w:rsidRPr="002C0D26" w:rsidRDefault="00CC4F45" w:rsidP="0056294F">
          <w:pPr>
            <w:pStyle w:val="TOC2"/>
            <w:numPr>
              <w:ilvl w:val="1"/>
              <w:numId w:val="3"/>
            </w:numPr>
            <w:tabs>
              <w:tab w:val="left" w:pos="1230"/>
              <w:tab w:val="right" w:pos="9186"/>
            </w:tabs>
            <w:ind w:left="1230" w:hanging="350"/>
            <w:jc w:val="both"/>
          </w:pPr>
          <w:hyperlink w:anchor="_bookmark16" w:history="1">
            <w:r w:rsidRPr="002C0D26">
              <w:t>Methodology</w:t>
            </w:r>
            <w:r w:rsidRPr="002C0D26">
              <w:rPr>
                <w:spacing w:val="-16"/>
              </w:rPr>
              <w:t xml:space="preserve"> </w:t>
            </w:r>
            <w:r w:rsidRPr="002C0D26">
              <w:t>of</w:t>
            </w:r>
            <w:r w:rsidRPr="002C0D26">
              <w:rPr>
                <w:spacing w:val="-12"/>
              </w:rPr>
              <w:t xml:space="preserve"> </w:t>
            </w:r>
            <w:r w:rsidRPr="002C0D26">
              <w:t>the</w:t>
            </w:r>
            <w:r w:rsidRPr="002C0D26">
              <w:rPr>
                <w:spacing w:val="-8"/>
              </w:rPr>
              <w:t xml:space="preserve"> </w:t>
            </w:r>
            <w:r w:rsidRPr="002C0D26">
              <w:rPr>
                <w:spacing w:val="-2"/>
              </w:rPr>
              <w:t>system</w:t>
            </w:r>
            <w:r w:rsidRPr="002C0D26">
              <w:tab/>
            </w:r>
            <w:r w:rsidRPr="002C0D26">
              <w:rPr>
                <w:spacing w:val="-5"/>
              </w:rPr>
              <w:t>21</w:t>
            </w:r>
          </w:hyperlink>
        </w:p>
        <w:p w14:paraId="098593DB" w14:textId="77777777" w:rsidR="00CC4F45" w:rsidRPr="002C0D26" w:rsidRDefault="00CC4F45" w:rsidP="0056294F">
          <w:pPr>
            <w:pStyle w:val="TOC2"/>
            <w:numPr>
              <w:ilvl w:val="1"/>
              <w:numId w:val="3"/>
            </w:numPr>
            <w:tabs>
              <w:tab w:val="left" w:pos="1235"/>
              <w:tab w:val="right" w:pos="9186"/>
            </w:tabs>
            <w:spacing w:before="122"/>
            <w:ind w:left="1235" w:hanging="355"/>
            <w:jc w:val="both"/>
          </w:pPr>
          <w:hyperlink w:anchor="_bookmark17" w:history="1">
            <w:r w:rsidRPr="002C0D26">
              <w:t>Model</w:t>
            </w:r>
            <w:r w:rsidRPr="002C0D26">
              <w:rPr>
                <w:spacing w:val="-3"/>
              </w:rPr>
              <w:t xml:space="preserve"> </w:t>
            </w:r>
            <w:r w:rsidRPr="002C0D26">
              <w:rPr>
                <w:spacing w:val="-2"/>
              </w:rPr>
              <w:t>Evaluation</w:t>
            </w:r>
            <w:r w:rsidRPr="002C0D26">
              <w:tab/>
            </w:r>
            <w:r w:rsidRPr="002C0D26">
              <w:rPr>
                <w:spacing w:val="-7"/>
              </w:rPr>
              <w:t>24</w:t>
            </w:r>
          </w:hyperlink>
        </w:p>
        <w:p w14:paraId="6485E0B8" w14:textId="77777777" w:rsidR="00CC4F45" w:rsidRPr="002C0D26" w:rsidRDefault="00CC4F45" w:rsidP="0056294F">
          <w:pPr>
            <w:pStyle w:val="TOC2"/>
            <w:numPr>
              <w:ilvl w:val="1"/>
              <w:numId w:val="3"/>
            </w:numPr>
            <w:tabs>
              <w:tab w:val="left" w:pos="1240"/>
              <w:tab w:val="right" w:pos="9191"/>
            </w:tabs>
            <w:jc w:val="both"/>
          </w:pPr>
          <w:hyperlink w:anchor="_bookmark18" w:history="1">
            <w:r w:rsidRPr="002C0D26">
              <w:rPr>
                <w:spacing w:val="-2"/>
              </w:rPr>
              <w:t>Constraints</w:t>
            </w:r>
            <w:r w:rsidRPr="002C0D26">
              <w:tab/>
            </w:r>
            <w:r w:rsidRPr="002C0D26">
              <w:rPr>
                <w:spacing w:val="-5"/>
              </w:rPr>
              <w:t>26</w:t>
            </w:r>
          </w:hyperlink>
        </w:p>
        <w:p w14:paraId="7F0ADA77" w14:textId="77777777" w:rsidR="00CC4F45" w:rsidRPr="002C0D26" w:rsidRDefault="00CC4F45" w:rsidP="0056294F">
          <w:pPr>
            <w:pStyle w:val="TOC2"/>
            <w:numPr>
              <w:ilvl w:val="1"/>
              <w:numId w:val="3"/>
            </w:numPr>
            <w:tabs>
              <w:tab w:val="left" w:pos="1228"/>
              <w:tab w:val="right" w:pos="9191"/>
            </w:tabs>
            <w:ind w:left="1228" w:hanging="348"/>
            <w:jc w:val="both"/>
          </w:pPr>
          <w:r w:rsidRPr="002C0D26">
            <w:t>Cost</w:t>
          </w:r>
          <w:r w:rsidRPr="002C0D26">
            <w:rPr>
              <w:spacing w:val="-14"/>
            </w:rPr>
            <w:t xml:space="preserve"> </w:t>
          </w:r>
          <w:r w:rsidRPr="002C0D26">
            <w:t>and</w:t>
          </w:r>
          <w:r w:rsidRPr="002C0D26">
            <w:rPr>
              <w:spacing w:val="-15"/>
            </w:rPr>
            <w:t xml:space="preserve"> </w:t>
          </w:r>
          <w:r w:rsidRPr="002C0D26">
            <w:t>Sustainability</w:t>
          </w:r>
          <w:r w:rsidRPr="002C0D26">
            <w:rPr>
              <w:spacing w:val="-15"/>
            </w:rPr>
            <w:t xml:space="preserve"> </w:t>
          </w:r>
          <w:r w:rsidRPr="002C0D26">
            <w:rPr>
              <w:spacing w:val="-2"/>
            </w:rPr>
            <w:t>Impact</w:t>
          </w:r>
          <w:r w:rsidRPr="002C0D26">
            <w:tab/>
          </w:r>
          <w:r w:rsidRPr="002C0D26">
            <w:rPr>
              <w:spacing w:val="-5"/>
            </w:rPr>
            <w:t>27</w:t>
          </w:r>
        </w:p>
        <w:p w14:paraId="5E6C0F73" w14:textId="77777777" w:rsidR="00CC4F45" w:rsidRPr="002C0D26" w:rsidRDefault="00CC4F45" w:rsidP="0056294F">
          <w:pPr>
            <w:pStyle w:val="TOC1"/>
            <w:numPr>
              <w:ilvl w:val="0"/>
              <w:numId w:val="3"/>
            </w:numPr>
            <w:tabs>
              <w:tab w:val="left" w:pos="815"/>
              <w:tab w:val="right" w:pos="9183"/>
            </w:tabs>
            <w:ind w:left="815" w:hanging="295"/>
            <w:jc w:val="both"/>
          </w:pPr>
          <w:hyperlink w:anchor="_bookmark19" w:history="1">
            <w:r w:rsidRPr="002C0D26">
              <w:rPr>
                <w:spacing w:val="-2"/>
              </w:rPr>
              <w:t>Implementation</w:t>
            </w:r>
            <w:r w:rsidRPr="002C0D26">
              <w:tab/>
            </w:r>
            <w:r w:rsidRPr="002C0D26">
              <w:rPr>
                <w:spacing w:val="-5"/>
              </w:rPr>
              <w:t>29</w:t>
            </w:r>
          </w:hyperlink>
        </w:p>
        <w:p w14:paraId="7299914E" w14:textId="77777777" w:rsidR="00CC4F45" w:rsidRPr="002C0D26" w:rsidRDefault="00CC4F45" w:rsidP="0056294F">
          <w:pPr>
            <w:pStyle w:val="TOC2"/>
            <w:numPr>
              <w:ilvl w:val="1"/>
              <w:numId w:val="3"/>
            </w:numPr>
            <w:tabs>
              <w:tab w:val="left" w:pos="1235"/>
              <w:tab w:val="right" w:pos="9191"/>
            </w:tabs>
            <w:spacing w:before="121"/>
            <w:ind w:left="1235" w:hanging="355"/>
            <w:jc w:val="both"/>
          </w:pPr>
          <w:r w:rsidRPr="002C0D26">
            <w:t>Environment</w:t>
          </w:r>
          <w:r w:rsidRPr="002C0D26">
            <w:rPr>
              <w:spacing w:val="-3"/>
            </w:rPr>
            <w:t xml:space="preserve"> </w:t>
          </w:r>
          <w:r w:rsidRPr="002C0D26">
            <w:rPr>
              <w:spacing w:val="-4"/>
            </w:rPr>
            <w:t>Setup</w:t>
          </w:r>
          <w:r w:rsidRPr="002C0D26">
            <w:tab/>
          </w:r>
          <w:r w:rsidRPr="002C0D26">
            <w:rPr>
              <w:spacing w:val="-5"/>
            </w:rPr>
            <w:t>30</w:t>
          </w:r>
        </w:p>
        <w:p w14:paraId="08685812" w14:textId="77777777" w:rsidR="00CC4F45" w:rsidRPr="002C0D26" w:rsidRDefault="00CC4F45" w:rsidP="0056294F">
          <w:pPr>
            <w:pStyle w:val="TOC2"/>
            <w:numPr>
              <w:ilvl w:val="1"/>
              <w:numId w:val="3"/>
            </w:numPr>
            <w:tabs>
              <w:tab w:val="left" w:pos="1240"/>
              <w:tab w:val="right" w:pos="9188"/>
            </w:tabs>
            <w:jc w:val="both"/>
          </w:pPr>
          <w:r w:rsidRPr="002C0D26">
            <w:t>Sample</w:t>
          </w:r>
          <w:r w:rsidRPr="002C0D26">
            <w:rPr>
              <w:spacing w:val="-5"/>
            </w:rPr>
            <w:t xml:space="preserve"> </w:t>
          </w:r>
          <w:r w:rsidRPr="002C0D26">
            <w:t>code</w:t>
          </w:r>
          <w:r w:rsidRPr="002C0D26">
            <w:rPr>
              <w:spacing w:val="-5"/>
            </w:rPr>
            <w:t xml:space="preserve"> </w:t>
          </w:r>
          <w:r w:rsidRPr="002C0D26">
            <w:t>for</w:t>
          </w:r>
          <w:r w:rsidRPr="002C0D26">
            <w:rPr>
              <w:spacing w:val="-4"/>
            </w:rPr>
            <w:t xml:space="preserve"> </w:t>
          </w:r>
          <w:r w:rsidRPr="002C0D26">
            <w:t>preprocessing</w:t>
          </w:r>
          <w:r w:rsidRPr="002C0D26">
            <w:rPr>
              <w:spacing w:val="-3"/>
            </w:rPr>
            <w:t xml:space="preserve"> </w:t>
          </w:r>
          <w:r w:rsidRPr="002C0D26">
            <w:t>and</w:t>
          </w:r>
          <w:r w:rsidRPr="002C0D26">
            <w:rPr>
              <w:spacing w:val="-1"/>
            </w:rPr>
            <w:t xml:space="preserve"> </w:t>
          </w:r>
          <w:r w:rsidRPr="002C0D26">
            <w:t xml:space="preserve">MLP </w:t>
          </w:r>
          <w:r w:rsidRPr="002C0D26">
            <w:rPr>
              <w:spacing w:val="-2"/>
            </w:rPr>
            <w:t>operations</w:t>
          </w:r>
          <w:r w:rsidRPr="002C0D26">
            <w:tab/>
          </w:r>
          <w:r w:rsidRPr="002C0D26">
            <w:rPr>
              <w:spacing w:val="-5"/>
            </w:rPr>
            <w:t>31</w:t>
          </w:r>
        </w:p>
        <w:p w14:paraId="26077266" w14:textId="77777777" w:rsidR="00CC4F45" w:rsidRPr="002C0D26" w:rsidRDefault="00CC4F45" w:rsidP="0056294F">
          <w:pPr>
            <w:pStyle w:val="TOC1"/>
            <w:numPr>
              <w:ilvl w:val="0"/>
              <w:numId w:val="3"/>
            </w:numPr>
            <w:tabs>
              <w:tab w:val="left" w:pos="834"/>
              <w:tab w:val="right" w:pos="9191"/>
            </w:tabs>
            <w:ind w:left="834" w:hanging="314"/>
            <w:jc w:val="both"/>
          </w:pPr>
          <w:r w:rsidRPr="002C0D26">
            <w:rPr>
              <w:spacing w:val="-2"/>
            </w:rPr>
            <w:t>Experimentation and</w:t>
          </w:r>
          <w:r w:rsidRPr="002C0D26">
            <w:rPr>
              <w:spacing w:val="-5"/>
            </w:rPr>
            <w:t xml:space="preserve"> </w:t>
          </w:r>
          <w:r w:rsidRPr="002C0D26">
            <w:rPr>
              <w:spacing w:val="-2"/>
            </w:rPr>
            <w:t>Result</w:t>
          </w:r>
          <w:r w:rsidRPr="002C0D26">
            <w:rPr>
              <w:spacing w:val="-3"/>
            </w:rPr>
            <w:t xml:space="preserve"> </w:t>
          </w:r>
          <w:r w:rsidRPr="002C0D26">
            <w:rPr>
              <w:spacing w:val="-2"/>
            </w:rPr>
            <w:t>Analysis</w:t>
          </w:r>
          <w:r w:rsidRPr="002C0D26">
            <w:tab/>
          </w:r>
          <w:r w:rsidRPr="002C0D26">
            <w:rPr>
              <w:spacing w:val="-5"/>
            </w:rPr>
            <w:t>33</w:t>
          </w:r>
        </w:p>
        <w:p w14:paraId="06BC6DF4" w14:textId="77777777" w:rsidR="00CC4F45" w:rsidRPr="002C0D26" w:rsidRDefault="00CC4F45" w:rsidP="0056294F">
          <w:pPr>
            <w:pStyle w:val="TOC1"/>
            <w:numPr>
              <w:ilvl w:val="0"/>
              <w:numId w:val="3"/>
            </w:numPr>
            <w:tabs>
              <w:tab w:val="left" w:pos="879"/>
              <w:tab w:val="right" w:pos="9176"/>
            </w:tabs>
            <w:ind w:left="879" w:hanging="359"/>
            <w:jc w:val="both"/>
          </w:pPr>
          <w:r w:rsidRPr="002C0D26">
            <w:rPr>
              <w:spacing w:val="-2"/>
            </w:rPr>
            <w:t>Conclusion</w:t>
          </w:r>
          <w:r w:rsidRPr="002C0D26">
            <w:tab/>
          </w:r>
          <w:r w:rsidRPr="002C0D26">
            <w:rPr>
              <w:spacing w:val="-5"/>
            </w:rPr>
            <w:t>41</w:t>
          </w:r>
        </w:p>
        <w:p w14:paraId="05D2D447" w14:textId="77777777" w:rsidR="00CC4F45" w:rsidRPr="002C0D26" w:rsidRDefault="00CC4F45" w:rsidP="0056294F">
          <w:pPr>
            <w:pStyle w:val="TOC1"/>
            <w:numPr>
              <w:ilvl w:val="0"/>
              <w:numId w:val="3"/>
            </w:numPr>
            <w:tabs>
              <w:tab w:val="left" w:pos="877"/>
              <w:tab w:val="right" w:pos="9188"/>
            </w:tabs>
            <w:ind w:left="877" w:hanging="357"/>
            <w:jc w:val="both"/>
          </w:pPr>
          <w:r w:rsidRPr="002C0D26">
            <w:rPr>
              <w:spacing w:val="-2"/>
            </w:rPr>
            <w:t>References</w:t>
          </w:r>
          <w:r w:rsidRPr="002C0D26">
            <w:tab/>
          </w:r>
          <w:r w:rsidRPr="002C0D26">
            <w:rPr>
              <w:spacing w:val="-5"/>
            </w:rPr>
            <w:t>43</w:t>
          </w:r>
        </w:p>
      </w:sdtContent>
    </w:sdt>
    <w:p w14:paraId="042668D6" w14:textId="77777777" w:rsidR="00CC4F45" w:rsidRPr="002C0D26" w:rsidRDefault="00CC4F45" w:rsidP="0056294F">
      <w:pPr>
        <w:jc w:val="both"/>
        <w:rPr>
          <w:rFonts w:ascii="Times New Roman" w:hAnsi="Times New Roman" w:cs="Times New Roman"/>
        </w:rPr>
        <w:sectPr w:rsidR="00CC4F45" w:rsidRPr="002C0D26" w:rsidSect="0075236F">
          <w:footerReference w:type="default" r:id="rId12"/>
          <w:pgSz w:w="11920" w:h="16850"/>
          <w:pgMar w:top="1340" w:right="1260" w:bottom="1180" w:left="1280" w:header="0" w:footer="993" w:gutter="0"/>
          <w:cols w:space="720"/>
        </w:sectPr>
      </w:pPr>
    </w:p>
    <w:p w14:paraId="50908054" w14:textId="77777777" w:rsidR="00CC4F45" w:rsidRPr="002C0D26" w:rsidRDefault="00CC4F45" w:rsidP="0056294F">
      <w:pPr>
        <w:spacing w:before="78"/>
        <w:ind w:right="18"/>
        <w:jc w:val="both"/>
        <w:rPr>
          <w:rFonts w:ascii="Times New Roman" w:hAnsi="Times New Roman" w:cs="Times New Roman"/>
          <w:b/>
          <w:sz w:val="28"/>
        </w:rPr>
      </w:pPr>
      <w:r w:rsidRPr="002C0D26">
        <w:rPr>
          <w:rFonts w:ascii="Times New Roman" w:hAnsi="Times New Roman" w:cs="Times New Roman"/>
          <w:b/>
          <w:sz w:val="28"/>
        </w:rPr>
        <w:lastRenderedPageBreak/>
        <w:t>LIST</w:t>
      </w:r>
      <w:r w:rsidRPr="002C0D26">
        <w:rPr>
          <w:rFonts w:ascii="Times New Roman" w:hAnsi="Times New Roman" w:cs="Times New Roman"/>
          <w:b/>
          <w:spacing w:val="-9"/>
          <w:sz w:val="28"/>
        </w:rPr>
        <w:t xml:space="preserve"> </w:t>
      </w:r>
      <w:r w:rsidRPr="002C0D26">
        <w:rPr>
          <w:rFonts w:ascii="Times New Roman" w:hAnsi="Times New Roman" w:cs="Times New Roman"/>
          <w:b/>
          <w:sz w:val="28"/>
        </w:rPr>
        <w:t>OF</w:t>
      </w:r>
      <w:r w:rsidRPr="002C0D26">
        <w:rPr>
          <w:rFonts w:ascii="Times New Roman" w:hAnsi="Times New Roman" w:cs="Times New Roman"/>
          <w:b/>
          <w:spacing w:val="-14"/>
          <w:sz w:val="28"/>
        </w:rPr>
        <w:t xml:space="preserve"> </w:t>
      </w:r>
      <w:r w:rsidRPr="002C0D26">
        <w:rPr>
          <w:rFonts w:ascii="Times New Roman" w:hAnsi="Times New Roman" w:cs="Times New Roman"/>
          <w:b/>
          <w:spacing w:val="-2"/>
          <w:sz w:val="28"/>
        </w:rPr>
        <w:t>FIGURES</w:t>
      </w:r>
    </w:p>
    <w:p w14:paraId="52980542" w14:textId="77777777" w:rsidR="00CC4F45" w:rsidRPr="002C0D26" w:rsidRDefault="00CC4F45" w:rsidP="0056294F">
      <w:pPr>
        <w:pStyle w:val="BodyText"/>
        <w:spacing w:before="100"/>
        <w:rPr>
          <w:b/>
          <w:sz w:val="20"/>
        </w:rPr>
      </w:pPr>
    </w:p>
    <w:tbl>
      <w:tblPr>
        <w:tblW w:w="0" w:type="auto"/>
        <w:tblInd w:w="125" w:type="dxa"/>
        <w:tblLayout w:type="fixed"/>
        <w:tblCellMar>
          <w:left w:w="0" w:type="dxa"/>
          <w:right w:w="0" w:type="dxa"/>
        </w:tblCellMar>
        <w:tblLook w:val="01E0" w:firstRow="1" w:lastRow="1" w:firstColumn="1" w:lastColumn="1" w:noHBand="0" w:noVBand="0"/>
      </w:tblPr>
      <w:tblGrid>
        <w:gridCol w:w="8035"/>
        <w:gridCol w:w="1100"/>
      </w:tblGrid>
      <w:tr w:rsidR="00CC4F45" w:rsidRPr="002C0D26" w14:paraId="1E186DF4" w14:textId="77777777" w:rsidTr="00EA6434">
        <w:trPr>
          <w:trHeight w:val="417"/>
        </w:trPr>
        <w:tc>
          <w:tcPr>
            <w:tcW w:w="8035" w:type="dxa"/>
          </w:tcPr>
          <w:p w14:paraId="2D0EA0A6" w14:textId="77777777" w:rsidR="00CC4F45" w:rsidRPr="002C0D26" w:rsidRDefault="00CC4F45" w:rsidP="0056294F">
            <w:pPr>
              <w:pStyle w:val="TableParagraph"/>
              <w:spacing w:before="0" w:line="266" w:lineRule="exact"/>
              <w:ind w:left="50"/>
              <w:jc w:val="both"/>
              <w:rPr>
                <w:sz w:val="24"/>
              </w:rPr>
            </w:pPr>
            <w:r w:rsidRPr="002C0D26">
              <w:rPr>
                <w:sz w:val="24"/>
              </w:rPr>
              <w:t>Figure</w:t>
            </w:r>
            <w:r w:rsidRPr="002C0D26">
              <w:rPr>
                <w:spacing w:val="-14"/>
                <w:sz w:val="24"/>
              </w:rPr>
              <w:t xml:space="preserve"> </w:t>
            </w:r>
            <w:r w:rsidRPr="002C0D26">
              <w:rPr>
                <w:sz w:val="24"/>
              </w:rPr>
              <w:t>1.</w:t>
            </w:r>
            <w:r w:rsidRPr="002C0D26">
              <w:rPr>
                <w:spacing w:val="-20"/>
                <w:sz w:val="24"/>
              </w:rPr>
              <w:t xml:space="preserve"> </w:t>
            </w:r>
            <w:r w:rsidRPr="002C0D26">
              <w:rPr>
                <w:sz w:val="24"/>
              </w:rPr>
              <w:t>Architecture</w:t>
            </w:r>
            <w:r w:rsidRPr="002C0D26">
              <w:rPr>
                <w:spacing w:val="-6"/>
                <w:sz w:val="24"/>
              </w:rPr>
              <w:t xml:space="preserve"> </w:t>
            </w:r>
            <w:r w:rsidRPr="002C0D26">
              <w:rPr>
                <w:sz w:val="24"/>
              </w:rPr>
              <w:t>of</w:t>
            </w:r>
            <w:r w:rsidRPr="002C0D26">
              <w:rPr>
                <w:spacing w:val="-5"/>
                <w:sz w:val="24"/>
              </w:rPr>
              <w:t xml:space="preserve"> </w:t>
            </w:r>
            <w:r w:rsidRPr="002C0D26">
              <w:rPr>
                <w:sz w:val="24"/>
              </w:rPr>
              <w:t>the</w:t>
            </w:r>
            <w:r w:rsidRPr="002C0D26">
              <w:rPr>
                <w:spacing w:val="-7"/>
                <w:sz w:val="24"/>
              </w:rPr>
              <w:t xml:space="preserve"> </w:t>
            </w:r>
            <w:r w:rsidRPr="002C0D26">
              <w:rPr>
                <w:sz w:val="24"/>
              </w:rPr>
              <w:t>proposed</w:t>
            </w:r>
            <w:r w:rsidRPr="002C0D26">
              <w:rPr>
                <w:spacing w:val="-6"/>
                <w:sz w:val="24"/>
              </w:rPr>
              <w:t xml:space="preserve"> </w:t>
            </w:r>
            <w:r w:rsidRPr="002C0D26">
              <w:rPr>
                <w:spacing w:val="-2"/>
                <w:sz w:val="24"/>
              </w:rPr>
              <w:t>system</w:t>
            </w:r>
          </w:p>
        </w:tc>
        <w:tc>
          <w:tcPr>
            <w:tcW w:w="1100" w:type="dxa"/>
          </w:tcPr>
          <w:p w14:paraId="2535DAD2" w14:textId="77777777" w:rsidR="00CC4F45" w:rsidRPr="002C0D26" w:rsidRDefault="00CC4F45" w:rsidP="0056294F">
            <w:pPr>
              <w:pStyle w:val="TableParagraph"/>
              <w:spacing w:before="0" w:line="266" w:lineRule="exact"/>
              <w:ind w:right="52"/>
              <w:jc w:val="both"/>
              <w:rPr>
                <w:sz w:val="24"/>
              </w:rPr>
            </w:pPr>
            <w:r w:rsidRPr="002C0D26">
              <w:rPr>
                <w:spacing w:val="-5"/>
                <w:sz w:val="24"/>
              </w:rPr>
              <w:t>13</w:t>
            </w:r>
          </w:p>
        </w:tc>
      </w:tr>
      <w:tr w:rsidR="00CC4F45" w:rsidRPr="002C0D26" w14:paraId="36D7DC3A" w14:textId="77777777" w:rsidTr="00EA6434">
        <w:trPr>
          <w:trHeight w:val="570"/>
        </w:trPr>
        <w:tc>
          <w:tcPr>
            <w:tcW w:w="8035" w:type="dxa"/>
          </w:tcPr>
          <w:p w14:paraId="2A3EDDF1" w14:textId="77777777" w:rsidR="00CC4F45" w:rsidRPr="002C0D26" w:rsidRDefault="00CC4F45" w:rsidP="0056294F">
            <w:pPr>
              <w:pStyle w:val="TableParagraph"/>
              <w:spacing w:before="141"/>
              <w:ind w:left="50"/>
              <w:jc w:val="both"/>
              <w:rPr>
                <w:sz w:val="24"/>
              </w:rPr>
            </w:pPr>
            <w:r w:rsidRPr="002C0D26">
              <w:rPr>
                <w:sz w:val="24"/>
              </w:rPr>
              <w:t>Figure</w:t>
            </w:r>
            <w:r w:rsidRPr="002C0D26">
              <w:rPr>
                <w:spacing w:val="-13"/>
                <w:sz w:val="24"/>
              </w:rPr>
              <w:t xml:space="preserve"> </w:t>
            </w:r>
            <w:r w:rsidRPr="002C0D26">
              <w:rPr>
                <w:sz w:val="24"/>
              </w:rPr>
              <w:t>2.</w:t>
            </w:r>
            <w:r w:rsidRPr="002C0D26">
              <w:rPr>
                <w:spacing w:val="-13"/>
                <w:sz w:val="24"/>
              </w:rPr>
              <w:t xml:space="preserve"> </w:t>
            </w:r>
            <w:r w:rsidRPr="002C0D26">
              <w:rPr>
                <w:sz w:val="24"/>
              </w:rPr>
              <w:t>Various</w:t>
            </w:r>
            <w:r w:rsidRPr="002C0D26">
              <w:rPr>
                <w:spacing w:val="-9"/>
                <w:sz w:val="24"/>
              </w:rPr>
              <w:t xml:space="preserve"> </w:t>
            </w:r>
            <w:r w:rsidRPr="002C0D26">
              <w:rPr>
                <w:sz w:val="24"/>
              </w:rPr>
              <w:t>features</w:t>
            </w:r>
            <w:r w:rsidRPr="002C0D26">
              <w:rPr>
                <w:spacing w:val="-10"/>
                <w:sz w:val="24"/>
              </w:rPr>
              <w:t xml:space="preserve"> </w:t>
            </w:r>
            <w:r w:rsidRPr="002C0D26">
              <w:rPr>
                <w:sz w:val="24"/>
              </w:rPr>
              <w:t>in</w:t>
            </w:r>
            <w:r w:rsidRPr="002C0D26">
              <w:rPr>
                <w:spacing w:val="-9"/>
                <w:sz w:val="24"/>
              </w:rPr>
              <w:t xml:space="preserve"> </w:t>
            </w:r>
            <w:r w:rsidRPr="002C0D26">
              <w:rPr>
                <w:sz w:val="24"/>
              </w:rPr>
              <w:t>the</w:t>
            </w:r>
            <w:r w:rsidRPr="002C0D26">
              <w:rPr>
                <w:spacing w:val="-8"/>
                <w:sz w:val="24"/>
              </w:rPr>
              <w:t xml:space="preserve"> </w:t>
            </w:r>
            <w:r w:rsidRPr="002C0D26">
              <w:rPr>
                <w:spacing w:val="-2"/>
                <w:sz w:val="24"/>
              </w:rPr>
              <w:t>dataset</w:t>
            </w:r>
          </w:p>
        </w:tc>
        <w:tc>
          <w:tcPr>
            <w:tcW w:w="1100" w:type="dxa"/>
          </w:tcPr>
          <w:p w14:paraId="48D53826" w14:textId="77777777" w:rsidR="00CC4F45" w:rsidRPr="002C0D26" w:rsidRDefault="00CC4F45" w:rsidP="0056294F">
            <w:pPr>
              <w:pStyle w:val="TableParagraph"/>
              <w:spacing w:before="141"/>
              <w:ind w:right="47"/>
              <w:jc w:val="both"/>
              <w:rPr>
                <w:sz w:val="24"/>
              </w:rPr>
            </w:pPr>
            <w:r w:rsidRPr="002C0D26">
              <w:rPr>
                <w:spacing w:val="-5"/>
                <w:sz w:val="24"/>
              </w:rPr>
              <w:t>14</w:t>
            </w:r>
          </w:p>
        </w:tc>
      </w:tr>
      <w:tr w:rsidR="00CC4F45" w:rsidRPr="002C0D26" w14:paraId="28B991C0" w14:textId="77777777" w:rsidTr="00EA6434">
        <w:trPr>
          <w:trHeight w:val="572"/>
        </w:trPr>
        <w:tc>
          <w:tcPr>
            <w:tcW w:w="8035" w:type="dxa"/>
          </w:tcPr>
          <w:p w14:paraId="12286F6B" w14:textId="77777777" w:rsidR="00CC4F45" w:rsidRPr="002C0D26" w:rsidRDefault="00CC4F45" w:rsidP="0056294F">
            <w:pPr>
              <w:pStyle w:val="TableParagraph"/>
              <w:spacing w:before="142"/>
              <w:ind w:left="50"/>
              <w:jc w:val="both"/>
              <w:rPr>
                <w:sz w:val="24"/>
              </w:rPr>
            </w:pPr>
            <w:r w:rsidRPr="002C0D26">
              <w:rPr>
                <w:sz w:val="24"/>
              </w:rPr>
              <w:t>Figure</w:t>
            </w:r>
            <w:r w:rsidRPr="002C0D26">
              <w:rPr>
                <w:spacing w:val="-9"/>
                <w:sz w:val="24"/>
              </w:rPr>
              <w:t xml:space="preserve"> </w:t>
            </w:r>
            <w:r w:rsidRPr="002C0D26">
              <w:rPr>
                <w:sz w:val="24"/>
              </w:rPr>
              <w:t>3.</w:t>
            </w:r>
            <w:r w:rsidRPr="002C0D26">
              <w:rPr>
                <w:spacing w:val="-1"/>
                <w:sz w:val="24"/>
              </w:rPr>
              <w:t xml:space="preserve"> </w:t>
            </w:r>
            <w:r w:rsidRPr="002C0D26">
              <w:rPr>
                <w:sz w:val="24"/>
              </w:rPr>
              <w:t>Pre-processing</w:t>
            </w:r>
            <w:r w:rsidRPr="002C0D26">
              <w:rPr>
                <w:spacing w:val="-3"/>
                <w:sz w:val="24"/>
              </w:rPr>
              <w:t xml:space="preserve"> </w:t>
            </w:r>
            <w:r w:rsidRPr="002C0D26">
              <w:rPr>
                <w:spacing w:val="-2"/>
                <w:sz w:val="24"/>
              </w:rPr>
              <w:t>Overview</w:t>
            </w:r>
          </w:p>
        </w:tc>
        <w:tc>
          <w:tcPr>
            <w:tcW w:w="1100" w:type="dxa"/>
          </w:tcPr>
          <w:p w14:paraId="34472740" w14:textId="77777777" w:rsidR="00CC4F45" w:rsidRPr="002C0D26" w:rsidRDefault="00CC4F45" w:rsidP="0056294F">
            <w:pPr>
              <w:pStyle w:val="TableParagraph"/>
              <w:spacing w:before="142"/>
              <w:ind w:right="52"/>
              <w:jc w:val="both"/>
              <w:rPr>
                <w:sz w:val="24"/>
              </w:rPr>
            </w:pPr>
            <w:r w:rsidRPr="002C0D26">
              <w:rPr>
                <w:spacing w:val="-5"/>
                <w:sz w:val="24"/>
              </w:rPr>
              <w:t>15</w:t>
            </w:r>
          </w:p>
        </w:tc>
      </w:tr>
      <w:tr w:rsidR="00CC4F45" w:rsidRPr="002C0D26" w14:paraId="17910425" w14:textId="77777777" w:rsidTr="00EA6434">
        <w:trPr>
          <w:trHeight w:val="574"/>
        </w:trPr>
        <w:tc>
          <w:tcPr>
            <w:tcW w:w="8035" w:type="dxa"/>
          </w:tcPr>
          <w:p w14:paraId="721941DF" w14:textId="77777777" w:rsidR="00CC4F45" w:rsidRPr="002C0D26" w:rsidRDefault="00CC4F45" w:rsidP="0056294F">
            <w:pPr>
              <w:pStyle w:val="TableParagraph"/>
              <w:ind w:left="50"/>
              <w:jc w:val="both"/>
              <w:rPr>
                <w:sz w:val="24"/>
              </w:rPr>
            </w:pPr>
            <w:r w:rsidRPr="002C0D26">
              <w:rPr>
                <w:sz w:val="24"/>
              </w:rPr>
              <w:t>Figure</w:t>
            </w:r>
            <w:r w:rsidRPr="002C0D26">
              <w:rPr>
                <w:spacing w:val="-4"/>
                <w:sz w:val="24"/>
              </w:rPr>
              <w:t xml:space="preserve"> </w:t>
            </w:r>
            <w:r w:rsidRPr="002C0D26">
              <w:rPr>
                <w:sz w:val="24"/>
              </w:rPr>
              <w:t>4. Missing</w:t>
            </w:r>
            <w:r w:rsidRPr="002C0D26">
              <w:rPr>
                <w:spacing w:val="-7"/>
                <w:sz w:val="24"/>
              </w:rPr>
              <w:t xml:space="preserve"> </w:t>
            </w:r>
            <w:r w:rsidRPr="002C0D26">
              <w:rPr>
                <w:spacing w:val="-2"/>
                <w:sz w:val="24"/>
              </w:rPr>
              <w:t>Values</w:t>
            </w:r>
          </w:p>
        </w:tc>
        <w:tc>
          <w:tcPr>
            <w:tcW w:w="1100" w:type="dxa"/>
          </w:tcPr>
          <w:p w14:paraId="4E010105" w14:textId="77777777" w:rsidR="00CC4F45" w:rsidRPr="002C0D26" w:rsidRDefault="00CC4F45" w:rsidP="0056294F">
            <w:pPr>
              <w:pStyle w:val="TableParagraph"/>
              <w:ind w:right="47"/>
              <w:jc w:val="both"/>
              <w:rPr>
                <w:sz w:val="24"/>
              </w:rPr>
            </w:pPr>
            <w:r w:rsidRPr="002C0D26">
              <w:rPr>
                <w:spacing w:val="-5"/>
                <w:sz w:val="24"/>
              </w:rPr>
              <w:t>16</w:t>
            </w:r>
          </w:p>
        </w:tc>
      </w:tr>
      <w:tr w:rsidR="00CC4F45" w:rsidRPr="002C0D26" w14:paraId="0AD5B162" w14:textId="77777777" w:rsidTr="00EA6434">
        <w:trPr>
          <w:trHeight w:val="575"/>
        </w:trPr>
        <w:tc>
          <w:tcPr>
            <w:tcW w:w="8035" w:type="dxa"/>
          </w:tcPr>
          <w:p w14:paraId="3158C56D" w14:textId="5117C41A" w:rsidR="00CC4F45" w:rsidRPr="002C0D26" w:rsidRDefault="00CC4F45" w:rsidP="0056294F">
            <w:pPr>
              <w:pStyle w:val="TableParagraph"/>
              <w:spacing w:before="145"/>
              <w:ind w:left="50"/>
              <w:jc w:val="both"/>
              <w:rPr>
                <w:sz w:val="24"/>
              </w:rPr>
            </w:pPr>
            <w:r w:rsidRPr="002C0D26">
              <w:rPr>
                <w:sz w:val="24"/>
              </w:rPr>
              <w:t>Figure</w:t>
            </w:r>
            <w:r w:rsidRPr="002C0D26">
              <w:rPr>
                <w:spacing w:val="-9"/>
                <w:sz w:val="24"/>
              </w:rPr>
              <w:t xml:space="preserve"> </w:t>
            </w:r>
            <w:r w:rsidRPr="002C0D26">
              <w:rPr>
                <w:sz w:val="24"/>
              </w:rPr>
              <w:t>5.</w:t>
            </w:r>
            <w:r w:rsidRPr="002C0D26">
              <w:rPr>
                <w:spacing w:val="-15"/>
                <w:sz w:val="24"/>
              </w:rPr>
              <w:t xml:space="preserve"> </w:t>
            </w:r>
            <w:r w:rsidRPr="002C0D26">
              <w:rPr>
                <w:sz w:val="24"/>
              </w:rPr>
              <w:t>Architecture</w:t>
            </w:r>
            <w:r w:rsidRPr="002C0D26">
              <w:rPr>
                <w:spacing w:val="-4"/>
                <w:sz w:val="24"/>
              </w:rPr>
              <w:t xml:space="preserve"> </w:t>
            </w:r>
            <w:r w:rsidRPr="002C0D26">
              <w:rPr>
                <w:sz w:val="24"/>
              </w:rPr>
              <w:t>of</w:t>
            </w:r>
            <w:r w:rsidRPr="002C0D26">
              <w:rPr>
                <w:spacing w:val="1"/>
                <w:sz w:val="24"/>
              </w:rPr>
              <w:t xml:space="preserve"> </w:t>
            </w:r>
            <w:r w:rsidR="00EE0E28" w:rsidRPr="002C0D26">
              <w:rPr>
                <w:spacing w:val="-5"/>
                <w:sz w:val="24"/>
              </w:rPr>
              <w:t>D</w:t>
            </w:r>
            <w:r w:rsidRPr="002C0D26">
              <w:rPr>
                <w:spacing w:val="-5"/>
                <w:sz w:val="24"/>
              </w:rPr>
              <w:t>L</w:t>
            </w:r>
          </w:p>
        </w:tc>
        <w:tc>
          <w:tcPr>
            <w:tcW w:w="1100" w:type="dxa"/>
          </w:tcPr>
          <w:p w14:paraId="359AB31A" w14:textId="77777777" w:rsidR="00CC4F45" w:rsidRPr="002C0D26" w:rsidRDefault="00CC4F45" w:rsidP="0056294F">
            <w:pPr>
              <w:pStyle w:val="TableParagraph"/>
              <w:spacing w:before="145"/>
              <w:ind w:right="47"/>
              <w:jc w:val="both"/>
              <w:rPr>
                <w:sz w:val="24"/>
              </w:rPr>
            </w:pPr>
            <w:r w:rsidRPr="002C0D26">
              <w:rPr>
                <w:spacing w:val="-5"/>
                <w:sz w:val="24"/>
              </w:rPr>
              <w:t>18</w:t>
            </w:r>
          </w:p>
        </w:tc>
      </w:tr>
      <w:tr w:rsidR="00CC4F45" w:rsidRPr="002C0D26" w14:paraId="5142BA74" w14:textId="77777777" w:rsidTr="00EA6434">
        <w:trPr>
          <w:trHeight w:val="572"/>
        </w:trPr>
        <w:tc>
          <w:tcPr>
            <w:tcW w:w="8035" w:type="dxa"/>
          </w:tcPr>
          <w:p w14:paraId="4302B446" w14:textId="77777777" w:rsidR="00CC4F45" w:rsidRPr="002C0D26" w:rsidRDefault="00CC4F45" w:rsidP="0056294F">
            <w:pPr>
              <w:pStyle w:val="TableParagraph"/>
              <w:spacing w:before="144"/>
              <w:ind w:left="50"/>
              <w:jc w:val="both"/>
              <w:rPr>
                <w:sz w:val="24"/>
              </w:rPr>
            </w:pPr>
            <w:r w:rsidRPr="002C0D26">
              <w:rPr>
                <w:sz w:val="24"/>
              </w:rPr>
              <w:t>Figure</w:t>
            </w:r>
            <w:r w:rsidRPr="002C0D26">
              <w:rPr>
                <w:spacing w:val="-10"/>
                <w:sz w:val="24"/>
              </w:rPr>
              <w:t xml:space="preserve"> </w:t>
            </w:r>
            <w:r w:rsidRPr="002C0D26">
              <w:rPr>
                <w:sz w:val="24"/>
              </w:rPr>
              <w:t>6.</w:t>
            </w:r>
            <w:r w:rsidRPr="002C0D26">
              <w:rPr>
                <w:spacing w:val="-9"/>
                <w:sz w:val="24"/>
              </w:rPr>
              <w:t xml:space="preserve"> </w:t>
            </w:r>
            <w:r w:rsidRPr="002C0D26">
              <w:rPr>
                <w:sz w:val="24"/>
              </w:rPr>
              <w:t>Traffic</w:t>
            </w:r>
            <w:r w:rsidRPr="002C0D26">
              <w:rPr>
                <w:spacing w:val="-7"/>
                <w:sz w:val="24"/>
              </w:rPr>
              <w:t xml:space="preserve"> </w:t>
            </w:r>
            <w:r w:rsidRPr="002C0D26">
              <w:rPr>
                <w:sz w:val="24"/>
              </w:rPr>
              <w:t>volume</w:t>
            </w:r>
            <w:r w:rsidRPr="002C0D26">
              <w:rPr>
                <w:spacing w:val="-3"/>
                <w:sz w:val="24"/>
              </w:rPr>
              <w:t xml:space="preserve"> </w:t>
            </w:r>
            <w:r w:rsidRPr="002C0D26">
              <w:rPr>
                <w:sz w:val="24"/>
              </w:rPr>
              <w:t>across</w:t>
            </w:r>
            <w:r w:rsidRPr="002C0D26">
              <w:rPr>
                <w:spacing w:val="-7"/>
                <w:sz w:val="24"/>
              </w:rPr>
              <w:t xml:space="preserve"> </w:t>
            </w:r>
            <w:r w:rsidRPr="002C0D26">
              <w:rPr>
                <w:sz w:val="24"/>
              </w:rPr>
              <w:t>various</w:t>
            </w:r>
            <w:r w:rsidRPr="002C0D26">
              <w:rPr>
                <w:spacing w:val="-6"/>
                <w:sz w:val="24"/>
              </w:rPr>
              <w:t xml:space="preserve"> </w:t>
            </w:r>
            <w:r w:rsidRPr="002C0D26">
              <w:rPr>
                <w:sz w:val="24"/>
              </w:rPr>
              <w:t>weather</w:t>
            </w:r>
            <w:r w:rsidRPr="002C0D26">
              <w:rPr>
                <w:spacing w:val="-3"/>
                <w:sz w:val="24"/>
              </w:rPr>
              <w:t xml:space="preserve"> </w:t>
            </w:r>
            <w:r w:rsidRPr="002C0D26">
              <w:rPr>
                <w:spacing w:val="-2"/>
                <w:sz w:val="24"/>
              </w:rPr>
              <w:t>condition</w:t>
            </w:r>
          </w:p>
        </w:tc>
        <w:tc>
          <w:tcPr>
            <w:tcW w:w="1100" w:type="dxa"/>
          </w:tcPr>
          <w:p w14:paraId="59CAB9B2" w14:textId="77777777" w:rsidR="00CC4F45" w:rsidRPr="002C0D26" w:rsidRDefault="00CC4F45" w:rsidP="0056294F">
            <w:pPr>
              <w:pStyle w:val="TableParagraph"/>
              <w:spacing w:before="144"/>
              <w:ind w:right="88"/>
              <w:jc w:val="both"/>
              <w:rPr>
                <w:sz w:val="24"/>
              </w:rPr>
            </w:pPr>
            <w:r w:rsidRPr="002C0D26">
              <w:rPr>
                <w:spacing w:val="-5"/>
                <w:sz w:val="24"/>
              </w:rPr>
              <w:t>34</w:t>
            </w:r>
          </w:p>
        </w:tc>
      </w:tr>
      <w:tr w:rsidR="00CC4F45" w:rsidRPr="002C0D26" w14:paraId="781E4A47" w14:textId="77777777" w:rsidTr="00EA6434">
        <w:trPr>
          <w:trHeight w:val="572"/>
        </w:trPr>
        <w:tc>
          <w:tcPr>
            <w:tcW w:w="8035" w:type="dxa"/>
          </w:tcPr>
          <w:p w14:paraId="07F7D759" w14:textId="77777777" w:rsidR="00CC4F45" w:rsidRPr="002C0D26" w:rsidRDefault="00CC4F45" w:rsidP="0056294F">
            <w:pPr>
              <w:pStyle w:val="TableParagraph"/>
              <w:spacing w:before="142"/>
              <w:ind w:left="50"/>
              <w:jc w:val="both"/>
              <w:rPr>
                <w:sz w:val="24"/>
              </w:rPr>
            </w:pPr>
            <w:r w:rsidRPr="002C0D26">
              <w:rPr>
                <w:sz w:val="24"/>
              </w:rPr>
              <w:t>Figure</w:t>
            </w:r>
            <w:r w:rsidRPr="002C0D26">
              <w:rPr>
                <w:spacing w:val="-13"/>
                <w:sz w:val="24"/>
              </w:rPr>
              <w:t xml:space="preserve"> </w:t>
            </w:r>
            <w:r w:rsidRPr="002C0D26">
              <w:rPr>
                <w:sz w:val="24"/>
              </w:rPr>
              <w:t>7..</w:t>
            </w:r>
            <w:r w:rsidRPr="002C0D26">
              <w:rPr>
                <w:spacing w:val="-12"/>
                <w:sz w:val="24"/>
              </w:rPr>
              <w:t xml:space="preserve"> </w:t>
            </w:r>
            <w:r w:rsidRPr="002C0D26">
              <w:rPr>
                <w:sz w:val="24"/>
              </w:rPr>
              <w:t>Traffic</w:t>
            </w:r>
            <w:r w:rsidRPr="002C0D26">
              <w:rPr>
                <w:spacing w:val="-14"/>
                <w:sz w:val="24"/>
              </w:rPr>
              <w:t xml:space="preserve"> </w:t>
            </w:r>
            <w:r w:rsidRPr="002C0D26">
              <w:rPr>
                <w:sz w:val="24"/>
              </w:rPr>
              <w:t>Volume</w:t>
            </w:r>
            <w:r w:rsidRPr="002C0D26">
              <w:rPr>
                <w:spacing w:val="-5"/>
                <w:sz w:val="24"/>
              </w:rPr>
              <w:t xml:space="preserve"> </w:t>
            </w:r>
            <w:r w:rsidRPr="002C0D26">
              <w:rPr>
                <w:sz w:val="24"/>
              </w:rPr>
              <w:t>by</w:t>
            </w:r>
            <w:r w:rsidRPr="002C0D26">
              <w:rPr>
                <w:spacing w:val="-17"/>
                <w:sz w:val="24"/>
              </w:rPr>
              <w:t xml:space="preserve"> </w:t>
            </w:r>
            <w:r w:rsidRPr="002C0D26">
              <w:rPr>
                <w:sz w:val="24"/>
              </w:rPr>
              <w:t>Time</w:t>
            </w:r>
            <w:r w:rsidRPr="002C0D26">
              <w:rPr>
                <w:spacing w:val="-10"/>
                <w:sz w:val="24"/>
              </w:rPr>
              <w:t xml:space="preserve"> </w:t>
            </w:r>
            <w:r w:rsidRPr="002C0D26">
              <w:rPr>
                <w:sz w:val="24"/>
              </w:rPr>
              <w:t>of</w:t>
            </w:r>
            <w:r w:rsidRPr="002C0D26">
              <w:rPr>
                <w:spacing w:val="-8"/>
                <w:sz w:val="24"/>
              </w:rPr>
              <w:t xml:space="preserve"> </w:t>
            </w:r>
            <w:r w:rsidRPr="002C0D26">
              <w:rPr>
                <w:spacing w:val="-5"/>
                <w:sz w:val="24"/>
              </w:rPr>
              <w:t>Day</w:t>
            </w:r>
          </w:p>
        </w:tc>
        <w:tc>
          <w:tcPr>
            <w:tcW w:w="1100" w:type="dxa"/>
          </w:tcPr>
          <w:p w14:paraId="4A0D37B0" w14:textId="77777777" w:rsidR="00CC4F45" w:rsidRPr="002C0D26" w:rsidRDefault="00CC4F45" w:rsidP="0056294F">
            <w:pPr>
              <w:pStyle w:val="TableParagraph"/>
              <w:spacing w:before="142"/>
              <w:ind w:right="88"/>
              <w:jc w:val="both"/>
              <w:rPr>
                <w:sz w:val="24"/>
              </w:rPr>
            </w:pPr>
            <w:r w:rsidRPr="002C0D26">
              <w:rPr>
                <w:spacing w:val="-5"/>
                <w:sz w:val="24"/>
              </w:rPr>
              <w:t>33</w:t>
            </w:r>
          </w:p>
        </w:tc>
      </w:tr>
      <w:tr w:rsidR="00CC4F45" w:rsidRPr="002C0D26" w14:paraId="4E95858D" w14:textId="77777777" w:rsidTr="00EA6434">
        <w:trPr>
          <w:trHeight w:val="573"/>
        </w:trPr>
        <w:tc>
          <w:tcPr>
            <w:tcW w:w="8035" w:type="dxa"/>
          </w:tcPr>
          <w:p w14:paraId="3D1482D9" w14:textId="78672E2D" w:rsidR="00CC4F45" w:rsidRPr="002C0D26" w:rsidRDefault="00CC4F45" w:rsidP="0056294F">
            <w:pPr>
              <w:pStyle w:val="TableParagraph"/>
              <w:ind w:left="50"/>
              <w:jc w:val="both"/>
              <w:rPr>
                <w:sz w:val="24"/>
              </w:rPr>
            </w:pPr>
            <w:r w:rsidRPr="002C0D26">
              <w:rPr>
                <w:sz w:val="24"/>
              </w:rPr>
              <w:t>Figure</w:t>
            </w:r>
            <w:r w:rsidRPr="002C0D26">
              <w:rPr>
                <w:spacing w:val="-5"/>
                <w:sz w:val="24"/>
              </w:rPr>
              <w:t xml:space="preserve"> </w:t>
            </w:r>
            <w:r w:rsidRPr="002C0D26">
              <w:rPr>
                <w:sz w:val="24"/>
              </w:rPr>
              <w:t>8.</w:t>
            </w:r>
            <w:r w:rsidRPr="002C0D26">
              <w:rPr>
                <w:spacing w:val="-1"/>
                <w:sz w:val="24"/>
              </w:rPr>
              <w:t xml:space="preserve"> </w:t>
            </w:r>
            <w:r w:rsidRPr="002C0D26">
              <w:rPr>
                <w:sz w:val="24"/>
              </w:rPr>
              <w:t xml:space="preserve">Correlation </w:t>
            </w:r>
            <w:r w:rsidRPr="002C0D26">
              <w:rPr>
                <w:spacing w:val="-2"/>
                <w:sz w:val="24"/>
              </w:rPr>
              <w:t>Matrix</w:t>
            </w:r>
          </w:p>
        </w:tc>
        <w:tc>
          <w:tcPr>
            <w:tcW w:w="1100" w:type="dxa"/>
          </w:tcPr>
          <w:p w14:paraId="56EC9ED0" w14:textId="77777777" w:rsidR="00CC4F45" w:rsidRPr="002C0D26" w:rsidRDefault="00CC4F45" w:rsidP="0056294F">
            <w:pPr>
              <w:pStyle w:val="TableParagraph"/>
              <w:ind w:right="105"/>
              <w:jc w:val="both"/>
              <w:rPr>
                <w:sz w:val="24"/>
              </w:rPr>
            </w:pPr>
            <w:r w:rsidRPr="002C0D26">
              <w:rPr>
                <w:spacing w:val="-5"/>
                <w:sz w:val="24"/>
              </w:rPr>
              <w:t>35</w:t>
            </w:r>
          </w:p>
        </w:tc>
      </w:tr>
      <w:tr w:rsidR="00CC4F45" w:rsidRPr="002C0D26" w14:paraId="73EF2360" w14:textId="77777777" w:rsidTr="00EA6434">
        <w:trPr>
          <w:trHeight w:val="573"/>
        </w:trPr>
        <w:tc>
          <w:tcPr>
            <w:tcW w:w="8035" w:type="dxa"/>
          </w:tcPr>
          <w:p w14:paraId="593152F4" w14:textId="77777777" w:rsidR="00CC4F45" w:rsidRPr="002C0D26" w:rsidRDefault="00CC4F45" w:rsidP="0056294F">
            <w:pPr>
              <w:pStyle w:val="TableParagraph"/>
              <w:ind w:left="50"/>
              <w:jc w:val="both"/>
              <w:rPr>
                <w:sz w:val="24"/>
              </w:rPr>
            </w:pPr>
            <w:r w:rsidRPr="002C0D26">
              <w:rPr>
                <w:sz w:val="24"/>
              </w:rPr>
              <w:t>Figure</w:t>
            </w:r>
            <w:r w:rsidRPr="002C0D26">
              <w:rPr>
                <w:spacing w:val="-11"/>
                <w:sz w:val="24"/>
              </w:rPr>
              <w:t xml:space="preserve"> </w:t>
            </w:r>
            <w:r w:rsidRPr="002C0D26">
              <w:rPr>
                <w:sz w:val="24"/>
              </w:rPr>
              <w:t>9.</w:t>
            </w:r>
            <w:r w:rsidRPr="002C0D26">
              <w:rPr>
                <w:spacing w:val="-1"/>
                <w:sz w:val="24"/>
              </w:rPr>
              <w:t xml:space="preserve"> </w:t>
            </w:r>
            <w:r w:rsidRPr="002C0D26">
              <w:rPr>
                <w:sz w:val="24"/>
              </w:rPr>
              <w:t>Comparison</w:t>
            </w:r>
            <w:r w:rsidRPr="002C0D26">
              <w:rPr>
                <w:spacing w:val="-2"/>
                <w:sz w:val="24"/>
              </w:rPr>
              <w:t xml:space="preserve"> </w:t>
            </w:r>
            <w:r w:rsidRPr="002C0D26">
              <w:rPr>
                <w:sz w:val="24"/>
              </w:rPr>
              <w:t>of</w:t>
            </w:r>
            <w:r w:rsidRPr="002C0D26">
              <w:rPr>
                <w:spacing w:val="-2"/>
                <w:sz w:val="24"/>
              </w:rPr>
              <w:t xml:space="preserve"> </w:t>
            </w:r>
            <w:r w:rsidRPr="002C0D26">
              <w:rPr>
                <w:sz w:val="24"/>
              </w:rPr>
              <w:t>R2</w:t>
            </w:r>
            <w:r w:rsidRPr="002C0D26">
              <w:rPr>
                <w:spacing w:val="-2"/>
                <w:sz w:val="24"/>
              </w:rPr>
              <w:t xml:space="preserve"> </w:t>
            </w:r>
            <w:r w:rsidRPr="002C0D26">
              <w:rPr>
                <w:sz w:val="24"/>
              </w:rPr>
              <w:t>Scores</w:t>
            </w:r>
            <w:r w:rsidRPr="002C0D26">
              <w:rPr>
                <w:spacing w:val="-3"/>
                <w:sz w:val="24"/>
              </w:rPr>
              <w:t xml:space="preserve"> </w:t>
            </w:r>
            <w:r w:rsidRPr="002C0D26">
              <w:rPr>
                <w:sz w:val="24"/>
              </w:rPr>
              <w:t>for</w:t>
            </w:r>
            <w:r w:rsidRPr="002C0D26">
              <w:rPr>
                <w:spacing w:val="-5"/>
                <w:sz w:val="24"/>
              </w:rPr>
              <w:t xml:space="preserve"> </w:t>
            </w:r>
            <w:r w:rsidRPr="002C0D26">
              <w:rPr>
                <w:sz w:val="24"/>
              </w:rPr>
              <w:t>Different</w:t>
            </w:r>
            <w:r w:rsidRPr="002C0D26">
              <w:rPr>
                <w:spacing w:val="2"/>
                <w:sz w:val="24"/>
              </w:rPr>
              <w:t xml:space="preserve"> </w:t>
            </w:r>
            <w:r w:rsidRPr="002C0D26">
              <w:rPr>
                <w:spacing w:val="-2"/>
                <w:sz w:val="24"/>
              </w:rPr>
              <w:t>Models</w:t>
            </w:r>
          </w:p>
        </w:tc>
        <w:tc>
          <w:tcPr>
            <w:tcW w:w="1100" w:type="dxa"/>
          </w:tcPr>
          <w:p w14:paraId="54484796" w14:textId="77777777" w:rsidR="00CC4F45" w:rsidRPr="002C0D26" w:rsidRDefault="00CC4F45" w:rsidP="0056294F">
            <w:pPr>
              <w:pStyle w:val="TableParagraph"/>
              <w:ind w:right="81"/>
              <w:jc w:val="both"/>
              <w:rPr>
                <w:sz w:val="24"/>
              </w:rPr>
            </w:pPr>
            <w:r w:rsidRPr="002C0D26">
              <w:rPr>
                <w:spacing w:val="-5"/>
                <w:sz w:val="24"/>
              </w:rPr>
              <w:t>36</w:t>
            </w:r>
          </w:p>
        </w:tc>
      </w:tr>
      <w:tr w:rsidR="00CC4F45" w:rsidRPr="002C0D26" w14:paraId="6B7B2B35" w14:textId="77777777" w:rsidTr="00EA6434">
        <w:trPr>
          <w:trHeight w:val="566"/>
        </w:trPr>
        <w:tc>
          <w:tcPr>
            <w:tcW w:w="8035" w:type="dxa"/>
          </w:tcPr>
          <w:p w14:paraId="382D0A91" w14:textId="77777777" w:rsidR="00CC4F45" w:rsidRPr="002C0D26" w:rsidRDefault="00CC4F45" w:rsidP="0056294F">
            <w:pPr>
              <w:pStyle w:val="TableParagraph"/>
              <w:ind w:left="50"/>
              <w:jc w:val="both"/>
              <w:rPr>
                <w:sz w:val="24"/>
              </w:rPr>
            </w:pPr>
            <w:r w:rsidRPr="002C0D26">
              <w:rPr>
                <w:sz w:val="24"/>
              </w:rPr>
              <w:t>Figure</w:t>
            </w:r>
            <w:r w:rsidRPr="002C0D26">
              <w:rPr>
                <w:spacing w:val="-15"/>
                <w:sz w:val="24"/>
              </w:rPr>
              <w:t xml:space="preserve"> </w:t>
            </w:r>
            <w:r w:rsidRPr="002C0D26">
              <w:rPr>
                <w:sz w:val="24"/>
              </w:rPr>
              <w:t>10.</w:t>
            </w:r>
            <w:r w:rsidRPr="002C0D26">
              <w:rPr>
                <w:spacing w:val="-6"/>
                <w:sz w:val="24"/>
              </w:rPr>
              <w:t xml:space="preserve"> </w:t>
            </w:r>
            <w:r w:rsidRPr="002C0D26">
              <w:rPr>
                <w:sz w:val="24"/>
              </w:rPr>
              <w:t>Comparison</w:t>
            </w:r>
            <w:r w:rsidRPr="002C0D26">
              <w:rPr>
                <w:spacing w:val="-5"/>
                <w:sz w:val="24"/>
              </w:rPr>
              <w:t xml:space="preserve"> </w:t>
            </w:r>
            <w:r w:rsidRPr="002C0D26">
              <w:rPr>
                <w:sz w:val="24"/>
              </w:rPr>
              <w:t>of</w:t>
            </w:r>
            <w:r w:rsidRPr="002C0D26">
              <w:rPr>
                <w:spacing w:val="-7"/>
                <w:sz w:val="24"/>
              </w:rPr>
              <w:t xml:space="preserve"> </w:t>
            </w:r>
            <w:r w:rsidRPr="002C0D26">
              <w:rPr>
                <w:sz w:val="24"/>
              </w:rPr>
              <w:t>MAPE</w:t>
            </w:r>
            <w:r w:rsidRPr="002C0D26">
              <w:rPr>
                <w:spacing w:val="-10"/>
                <w:sz w:val="24"/>
              </w:rPr>
              <w:t xml:space="preserve"> </w:t>
            </w:r>
            <w:r w:rsidRPr="002C0D26">
              <w:rPr>
                <w:sz w:val="24"/>
              </w:rPr>
              <w:t>Values</w:t>
            </w:r>
            <w:r w:rsidRPr="002C0D26">
              <w:rPr>
                <w:spacing w:val="-6"/>
                <w:sz w:val="24"/>
              </w:rPr>
              <w:t xml:space="preserve"> </w:t>
            </w:r>
            <w:r w:rsidRPr="002C0D26">
              <w:rPr>
                <w:sz w:val="24"/>
              </w:rPr>
              <w:t>for</w:t>
            </w:r>
            <w:r w:rsidRPr="002C0D26">
              <w:rPr>
                <w:spacing w:val="-7"/>
                <w:sz w:val="24"/>
              </w:rPr>
              <w:t xml:space="preserve"> </w:t>
            </w:r>
            <w:r w:rsidRPr="002C0D26">
              <w:rPr>
                <w:sz w:val="24"/>
              </w:rPr>
              <w:t>Different</w:t>
            </w:r>
            <w:r w:rsidRPr="002C0D26">
              <w:rPr>
                <w:spacing w:val="-5"/>
                <w:sz w:val="24"/>
              </w:rPr>
              <w:t xml:space="preserve"> </w:t>
            </w:r>
            <w:r w:rsidRPr="002C0D26">
              <w:rPr>
                <w:sz w:val="24"/>
              </w:rPr>
              <w:t>Models</w:t>
            </w:r>
            <w:r w:rsidRPr="002C0D26">
              <w:rPr>
                <w:spacing w:val="-8"/>
                <w:sz w:val="24"/>
              </w:rPr>
              <w:t xml:space="preserve"> </w:t>
            </w:r>
            <w:r w:rsidRPr="002C0D26">
              <w:rPr>
                <w:sz w:val="24"/>
              </w:rPr>
              <w:t xml:space="preserve">and </w:t>
            </w:r>
            <w:r w:rsidRPr="002C0D26">
              <w:rPr>
                <w:spacing w:val="-2"/>
                <w:sz w:val="24"/>
              </w:rPr>
              <w:t>Intervals</w:t>
            </w:r>
          </w:p>
        </w:tc>
        <w:tc>
          <w:tcPr>
            <w:tcW w:w="1100" w:type="dxa"/>
          </w:tcPr>
          <w:p w14:paraId="32FB3DB6" w14:textId="77777777" w:rsidR="00CC4F45" w:rsidRPr="002C0D26" w:rsidRDefault="00CC4F45" w:rsidP="0056294F">
            <w:pPr>
              <w:pStyle w:val="TableParagraph"/>
              <w:ind w:right="71"/>
              <w:jc w:val="both"/>
              <w:rPr>
                <w:sz w:val="24"/>
              </w:rPr>
            </w:pPr>
            <w:r w:rsidRPr="002C0D26">
              <w:rPr>
                <w:spacing w:val="-5"/>
                <w:sz w:val="24"/>
              </w:rPr>
              <w:t>37</w:t>
            </w:r>
          </w:p>
        </w:tc>
      </w:tr>
      <w:tr w:rsidR="00CC4F45" w:rsidRPr="002C0D26" w14:paraId="412E8FD5" w14:textId="77777777" w:rsidTr="00EA6434">
        <w:trPr>
          <w:trHeight w:val="412"/>
        </w:trPr>
        <w:tc>
          <w:tcPr>
            <w:tcW w:w="8035" w:type="dxa"/>
          </w:tcPr>
          <w:p w14:paraId="6F358404" w14:textId="77777777" w:rsidR="00CC4F45" w:rsidRPr="002C0D26" w:rsidRDefault="00CC4F45" w:rsidP="0056294F">
            <w:pPr>
              <w:pStyle w:val="TableParagraph"/>
              <w:spacing w:before="136" w:line="256" w:lineRule="exact"/>
              <w:ind w:left="50"/>
              <w:jc w:val="both"/>
              <w:rPr>
                <w:sz w:val="24"/>
              </w:rPr>
            </w:pPr>
            <w:r w:rsidRPr="002C0D26">
              <w:rPr>
                <w:sz w:val="24"/>
              </w:rPr>
              <w:t>Figure</w:t>
            </w:r>
            <w:r w:rsidRPr="002C0D26">
              <w:rPr>
                <w:spacing w:val="-12"/>
                <w:sz w:val="24"/>
              </w:rPr>
              <w:t xml:space="preserve"> </w:t>
            </w:r>
            <w:r w:rsidRPr="002C0D26">
              <w:rPr>
                <w:sz w:val="24"/>
              </w:rPr>
              <w:t>11.</w:t>
            </w:r>
            <w:r w:rsidRPr="002C0D26">
              <w:rPr>
                <w:spacing w:val="-4"/>
                <w:sz w:val="24"/>
              </w:rPr>
              <w:t xml:space="preserve"> </w:t>
            </w:r>
            <w:r w:rsidRPr="002C0D26">
              <w:rPr>
                <w:sz w:val="24"/>
              </w:rPr>
              <w:t>Effect</w:t>
            </w:r>
            <w:r w:rsidRPr="002C0D26">
              <w:rPr>
                <w:spacing w:val="-3"/>
                <w:sz w:val="24"/>
              </w:rPr>
              <w:t xml:space="preserve"> </w:t>
            </w:r>
            <w:r w:rsidRPr="002C0D26">
              <w:rPr>
                <w:sz w:val="24"/>
              </w:rPr>
              <w:t>of</w:t>
            </w:r>
            <w:r w:rsidRPr="002C0D26">
              <w:rPr>
                <w:spacing w:val="-3"/>
                <w:sz w:val="24"/>
              </w:rPr>
              <w:t xml:space="preserve"> </w:t>
            </w:r>
            <w:r w:rsidRPr="002C0D26">
              <w:rPr>
                <w:sz w:val="24"/>
              </w:rPr>
              <w:t>various</w:t>
            </w:r>
            <w:r w:rsidRPr="002C0D26">
              <w:rPr>
                <w:spacing w:val="-4"/>
                <w:sz w:val="24"/>
              </w:rPr>
              <w:t xml:space="preserve"> </w:t>
            </w:r>
            <w:r w:rsidRPr="002C0D26">
              <w:rPr>
                <w:sz w:val="24"/>
              </w:rPr>
              <w:t>hyper</w:t>
            </w:r>
            <w:r w:rsidRPr="002C0D26">
              <w:rPr>
                <w:spacing w:val="-4"/>
                <w:sz w:val="24"/>
              </w:rPr>
              <w:t xml:space="preserve"> </w:t>
            </w:r>
            <w:r w:rsidRPr="002C0D26">
              <w:rPr>
                <w:sz w:val="24"/>
              </w:rPr>
              <w:t>parameters</w:t>
            </w:r>
            <w:r w:rsidRPr="002C0D26">
              <w:rPr>
                <w:spacing w:val="-3"/>
                <w:sz w:val="24"/>
              </w:rPr>
              <w:t xml:space="preserve"> </w:t>
            </w:r>
            <w:r w:rsidRPr="002C0D26">
              <w:rPr>
                <w:sz w:val="24"/>
              </w:rPr>
              <w:t>over</w:t>
            </w:r>
            <w:r w:rsidRPr="002C0D26">
              <w:rPr>
                <w:spacing w:val="1"/>
                <w:sz w:val="24"/>
              </w:rPr>
              <w:t xml:space="preserve"> </w:t>
            </w:r>
            <w:r w:rsidRPr="002C0D26">
              <w:rPr>
                <w:sz w:val="24"/>
              </w:rPr>
              <w:t>MAPE</w:t>
            </w:r>
            <w:r w:rsidRPr="002C0D26">
              <w:rPr>
                <w:spacing w:val="-3"/>
                <w:sz w:val="24"/>
              </w:rPr>
              <w:t xml:space="preserve"> </w:t>
            </w:r>
            <w:r w:rsidRPr="002C0D26">
              <w:rPr>
                <w:sz w:val="24"/>
              </w:rPr>
              <w:t>and</w:t>
            </w:r>
            <w:r w:rsidRPr="002C0D26">
              <w:rPr>
                <w:spacing w:val="-4"/>
                <w:sz w:val="24"/>
              </w:rPr>
              <w:t xml:space="preserve"> </w:t>
            </w:r>
            <w:r w:rsidRPr="002C0D26">
              <w:rPr>
                <w:sz w:val="24"/>
              </w:rPr>
              <w:t>R2</w:t>
            </w:r>
            <w:r w:rsidRPr="002C0D26">
              <w:rPr>
                <w:spacing w:val="-2"/>
                <w:sz w:val="24"/>
              </w:rPr>
              <w:t xml:space="preserve"> Scores</w:t>
            </w:r>
          </w:p>
        </w:tc>
        <w:tc>
          <w:tcPr>
            <w:tcW w:w="1100" w:type="dxa"/>
          </w:tcPr>
          <w:p w14:paraId="73167FB7" w14:textId="77777777" w:rsidR="00CC4F45" w:rsidRPr="002C0D26" w:rsidRDefault="00CC4F45" w:rsidP="0056294F">
            <w:pPr>
              <w:pStyle w:val="TableParagraph"/>
              <w:spacing w:before="136" w:line="256" w:lineRule="exact"/>
              <w:ind w:right="69"/>
              <w:jc w:val="both"/>
              <w:rPr>
                <w:sz w:val="24"/>
              </w:rPr>
            </w:pPr>
            <w:r w:rsidRPr="002C0D26">
              <w:rPr>
                <w:spacing w:val="-5"/>
                <w:sz w:val="24"/>
              </w:rPr>
              <w:t>38</w:t>
            </w:r>
          </w:p>
        </w:tc>
      </w:tr>
    </w:tbl>
    <w:p w14:paraId="3250BE10" w14:textId="77777777" w:rsidR="00CC4F45" w:rsidRPr="002C0D26" w:rsidRDefault="00CC4F45" w:rsidP="0056294F">
      <w:pPr>
        <w:spacing w:line="256" w:lineRule="exact"/>
        <w:jc w:val="both"/>
        <w:rPr>
          <w:rFonts w:ascii="Times New Roman" w:hAnsi="Times New Roman" w:cs="Times New Roman"/>
          <w:sz w:val="24"/>
        </w:rPr>
        <w:sectPr w:rsidR="00CC4F45" w:rsidRPr="002C0D26" w:rsidSect="00CC4F45">
          <w:pgSz w:w="11920" w:h="16850"/>
          <w:pgMar w:top="1340" w:right="1260" w:bottom="1180" w:left="1280" w:header="0" w:footer="993" w:gutter="0"/>
          <w:cols w:space="720"/>
        </w:sectPr>
      </w:pPr>
    </w:p>
    <w:p w14:paraId="5E9843ED" w14:textId="77777777" w:rsidR="00CC4F45" w:rsidRPr="002C0D26" w:rsidRDefault="00CC4F45" w:rsidP="0056294F">
      <w:pPr>
        <w:spacing w:before="78"/>
        <w:ind w:right="15"/>
        <w:jc w:val="both"/>
        <w:rPr>
          <w:rFonts w:ascii="Times New Roman" w:hAnsi="Times New Roman" w:cs="Times New Roman"/>
          <w:b/>
          <w:sz w:val="28"/>
        </w:rPr>
      </w:pPr>
      <w:r w:rsidRPr="002C0D26">
        <w:rPr>
          <w:rFonts w:ascii="Times New Roman" w:hAnsi="Times New Roman" w:cs="Times New Roman"/>
          <w:b/>
          <w:sz w:val="28"/>
        </w:rPr>
        <w:lastRenderedPageBreak/>
        <w:t>LIST</w:t>
      </w:r>
      <w:r w:rsidRPr="002C0D26">
        <w:rPr>
          <w:rFonts w:ascii="Times New Roman" w:hAnsi="Times New Roman" w:cs="Times New Roman"/>
          <w:b/>
          <w:spacing w:val="-9"/>
          <w:sz w:val="28"/>
        </w:rPr>
        <w:t xml:space="preserve"> </w:t>
      </w:r>
      <w:r w:rsidRPr="002C0D26">
        <w:rPr>
          <w:rFonts w:ascii="Times New Roman" w:hAnsi="Times New Roman" w:cs="Times New Roman"/>
          <w:b/>
          <w:sz w:val="28"/>
        </w:rPr>
        <w:t>OF</w:t>
      </w:r>
      <w:r w:rsidRPr="002C0D26">
        <w:rPr>
          <w:rFonts w:ascii="Times New Roman" w:hAnsi="Times New Roman" w:cs="Times New Roman"/>
          <w:b/>
          <w:spacing w:val="-19"/>
          <w:sz w:val="28"/>
        </w:rPr>
        <w:t xml:space="preserve"> </w:t>
      </w:r>
      <w:r w:rsidRPr="002C0D26">
        <w:rPr>
          <w:rFonts w:ascii="Times New Roman" w:hAnsi="Times New Roman" w:cs="Times New Roman"/>
          <w:b/>
          <w:spacing w:val="-2"/>
          <w:sz w:val="28"/>
        </w:rPr>
        <w:t>TABLES</w:t>
      </w:r>
    </w:p>
    <w:p w14:paraId="1272CC51" w14:textId="77777777" w:rsidR="00CC4F45" w:rsidRPr="002C0D26" w:rsidRDefault="00CC4F45" w:rsidP="0056294F">
      <w:pPr>
        <w:pStyle w:val="BodyText"/>
        <w:tabs>
          <w:tab w:val="right" w:pos="8985"/>
        </w:tabs>
        <w:spacing w:before="315"/>
        <w:ind w:right="58"/>
      </w:pPr>
      <w:r w:rsidRPr="002C0D26">
        <w:t>Table</w:t>
      </w:r>
      <w:r w:rsidRPr="002C0D26">
        <w:rPr>
          <w:spacing w:val="-10"/>
        </w:rPr>
        <w:t xml:space="preserve"> </w:t>
      </w:r>
      <w:r w:rsidRPr="002C0D26">
        <w:t>1.</w:t>
      </w:r>
      <w:r w:rsidRPr="002C0D26">
        <w:rPr>
          <w:spacing w:val="-6"/>
        </w:rPr>
        <w:t xml:space="preserve"> </w:t>
      </w:r>
      <w:r w:rsidRPr="002C0D26">
        <w:t>R2</w:t>
      </w:r>
      <w:r w:rsidRPr="002C0D26">
        <w:rPr>
          <w:spacing w:val="-6"/>
        </w:rPr>
        <w:t xml:space="preserve"> </w:t>
      </w:r>
      <w:r w:rsidRPr="002C0D26">
        <w:t>Scores</w:t>
      </w:r>
      <w:r w:rsidRPr="002C0D26">
        <w:rPr>
          <w:spacing w:val="-5"/>
        </w:rPr>
        <w:t xml:space="preserve"> </w:t>
      </w:r>
      <w:r w:rsidRPr="002C0D26">
        <w:rPr>
          <w:spacing w:val="-2"/>
        </w:rPr>
        <w:t>Comparison</w:t>
      </w:r>
      <w:r w:rsidRPr="002C0D26">
        <w:tab/>
      </w:r>
      <w:r w:rsidRPr="002C0D26">
        <w:rPr>
          <w:spacing w:val="-5"/>
        </w:rPr>
        <w:t>36</w:t>
      </w:r>
    </w:p>
    <w:p w14:paraId="59150482" w14:textId="77777777" w:rsidR="00CC4F45" w:rsidRPr="002C0D26" w:rsidRDefault="00CC4F45" w:rsidP="0056294F">
      <w:pPr>
        <w:pStyle w:val="BodyText"/>
        <w:tabs>
          <w:tab w:val="right" w:pos="8989"/>
        </w:tabs>
        <w:spacing w:before="300"/>
        <w:ind w:right="53"/>
      </w:pPr>
      <w:r w:rsidRPr="002C0D26">
        <w:t>Table</w:t>
      </w:r>
      <w:r w:rsidRPr="002C0D26">
        <w:rPr>
          <w:spacing w:val="-11"/>
        </w:rPr>
        <w:t xml:space="preserve"> </w:t>
      </w:r>
      <w:r w:rsidRPr="002C0D26">
        <w:t>2.</w:t>
      </w:r>
      <w:r w:rsidRPr="002C0D26">
        <w:rPr>
          <w:spacing w:val="-8"/>
        </w:rPr>
        <w:t xml:space="preserve"> </w:t>
      </w:r>
      <w:r w:rsidRPr="002C0D26">
        <w:t>MAPE</w:t>
      </w:r>
      <w:r w:rsidRPr="002C0D26">
        <w:rPr>
          <w:spacing w:val="-7"/>
        </w:rPr>
        <w:t xml:space="preserve"> </w:t>
      </w:r>
      <w:r w:rsidRPr="002C0D26">
        <w:t>values</w:t>
      </w:r>
      <w:r w:rsidRPr="002C0D26">
        <w:rPr>
          <w:spacing w:val="-5"/>
        </w:rPr>
        <w:t xml:space="preserve"> </w:t>
      </w:r>
      <w:r w:rsidRPr="002C0D26">
        <w:rPr>
          <w:spacing w:val="-2"/>
        </w:rPr>
        <w:t>comparison</w:t>
      </w:r>
      <w:r w:rsidRPr="002C0D26">
        <w:tab/>
      </w:r>
      <w:r w:rsidRPr="002C0D26">
        <w:rPr>
          <w:spacing w:val="-5"/>
        </w:rPr>
        <w:t>37</w:t>
      </w:r>
    </w:p>
    <w:p w14:paraId="165ADB33" w14:textId="77777777" w:rsidR="00CC4F45" w:rsidRPr="002C0D26" w:rsidRDefault="00CC4F45" w:rsidP="0056294F">
      <w:pPr>
        <w:jc w:val="both"/>
        <w:rPr>
          <w:rFonts w:ascii="Times New Roman" w:hAnsi="Times New Roman" w:cs="Times New Roman"/>
        </w:rPr>
        <w:sectPr w:rsidR="00CC4F45" w:rsidRPr="002C0D26" w:rsidSect="00CC4F45">
          <w:pgSz w:w="11920" w:h="16850"/>
          <w:pgMar w:top="1340" w:right="1260" w:bottom="1180" w:left="1280" w:header="0" w:footer="993" w:gutter="0"/>
          <w:cols w:space="720"/>
        </w:sectPr>
      </w:pPr>
    </w:p>
    <w:p w14:paraId="3698038D" w14:textId="77777777" w:rsidR="00CC4F45" w:rsidRPr="002C0D26" w:rsidRDefault="00CC4F45" w:rsidP="0056294F">
      <w:pPr>
        <w:pStyle w:val="BodyText"/>
        <w:rPr>
          <w:sz w:val="52"/>
        </w:rPr>
      </w:pPr>
    </w:p>
    <w:p w14:paraId="00CD11C4" w14:textId="77777777" w:rsidR="00CC4F45" w:rsidRPr="002C0D26" w:rsidRDefault="00CC4F45" w:rsidP="0056294F">
      <w:pPr>
        <w:pStyle w:val="BodyText"/>
        <w:rPr>
          <w:sz w:val="52"/>
        </w:rPr>
      </w:pPr>
    </w:p>
    <w:p w14:paraId="562F4200" w14:textId="77777777" w:rsidR="00CC4F45" w:rsidRPr="002C0D26" w:rsidRDefault="00CC4F45" w:rsidP="0056294F">
      <w:pPr>
        <w:pStyle w:val="BodyText"/>
        <w:rPr>
          <w:sz w:val="52"/>
        </w:rPr>
      </w:pPr>
    </w:p>
    <w:p w14:paraId="6E03E3DF" w14:textId="77777777" w:rsidR="00CC4F45" w:rsidRPr="002C0D26" w:rsidRDefault="00CC4F45" w:rsidP="0056294F">
      <w:pPr>
        <w:pStyle w:val="BodyText"/>
        <w:rPr>
          <w:sz w:val="52"/>
        </w:rPr>
      </w:pPr>
    </w:p>
    <w:p w14:paraId="2649E091" w14:textId="77777777" w:rsidR="00CC4F45" w:rsidRPr="002C0D26" w:rsidRDefault="00CC4F45" w:rsidP="0056294F">
      <w:pPr>
        <w:pStyle w:val="BodyText"/>
        <w:rPr>
          <w:sz w:val="52"/>
        </w:rPr>
      </w:pPr>
    </w:p>
    <w:p w14:paraId="7B38EC92" w14:textId="77777777" w:rsidR="00CC4F45" w:rsidRPr="002C0D26" w:rsidRDefault="00CC4F45" w:rsidP="0056294F">
      <w:pPr>
        <w:pStyle w:val="BodyText"/>
        <w:spacing w:before="380"/>
        <w:rPr>
          <w:sz w:val="52"/>
        </w:rPr>
      </w:pPr>
    </w:p>
    <w:p w14:paraId="51D88B55" w14:textId="77777777" w:rsidR="00CC4F45" w:rsidRPr="002C0D26" w:rsidRDefault="00CC4F45" w:rsidP="0056294F">
      <w:pPr>
        <w:pStyle w:val="Heading1"/>
        <w:spacing w:line="376" w:lineRule="auto"/>
        <w:ind w:left="2801" w:right="2422"/>
        <w:jc w:val="both"/>
        <w:rPr>
          <w:rFonts w:ascii="Times New Roman" w:hAnsi="Times New Roman" w:cs="Times New Roman"/>
        </w:rPr>
      </w:pPr>
      <w:r w:rsidRPr="002C0D26">
        <w:rPr>
          <w:rFonts w:ascii="Times New Roman" w:hAnsi="Times New Roman" w:cs="Times New Roman"/>
          <w:spacing w:val="-2"/>
        </w:rPr>
        <w:t>CHAPTER-1 INTRODUCTION</w:t>
      </w:r>
    </w:p>
    <w:p w14:paraId="7B66241A" w14:textId="77777777" w:rsidR="00CC4F45" w:rsidRPr="002C0D26" w:rsidRDefault="00CC4F45" w:rsidP="0056294F">
      <w:pPr>
        <w:spacing w:line="376" w:lineRule="auto"/>
        <w:jc w:val="both"/>
        <w:rPr>
          <w:rFonts w:ascii="Times New Roman" w:hAnsi="Times New Roman" w:cs="Times New Roman"/>
        </w:rPr>
        <w:sectPr w:rsidR="00CC4F45" w:rsidRPr="002C0D26" w:rsidSect="00CC4F45">
          <w:footerReference w:type="default" r:id="rId13"/>
          <w:pgSz w:w="11920" w:h="16850"/>
          <w:pgMar w:top="1940" w:right="1260" w:bottom="1180" w:left="1280" w:header="0" w:footer="993" w:gutter="0"/>
          <w:pgNumType w:start="1"/>
          <w:cols w:space="720"/>
        </w:sectPr>
      </w:pPr>
    </w:p>
    <w:p w14:paraId="2E3FC292" w14:textId="77777777" w:rsidR="00F61AF6" w:rsidRPr="002C0D26" w:rsidRDefault="00F61AF6" w:rsidP="0056294F">
      <w:pPr>
        <w:pStyle w:val="Heading3"/>
        <w:tabs>
          <w:tab w:val="left" w:pos="3911"/>
        </w:tabs>
        <w:ind w:left="3911"/>
        <w:jc w:val="both"/>
        <w:rPr>
          <w:rFonts w:ascii="Times New Roman" w:hAnsi="Times New Roman" w:cs="Times New Roman"/>
          <w:spacing w:val="-2"/>
        </w:rPr>
      </w:pPr>
      <w:bookmarkStart w:id="0" w:name="_bookmark0"/>
      <w:bookmarkEnd w:id="0"/>
    </w:p>
    <w:p w14:paraId="4C091852" w14:textId="77777777" w:rsidR="00F61AF6" w:rsidRPr="002C0D26" w:rsidRDefault="00F61AF6" w:rsidP="0056294F">
      <w:pPr>
        <w:jc w:val="both"/>
        <w:rPr>
          <w:rFonts w:ascii="Times New Roman" w:hAnsi="Times New Roman" w:cs="Times New Roman"/>
        </w:rPr>
      </w:pPr>
    </w:p>
    <w:p w14:paraId="13F6E572" w14:textId="77777777" w:rsidR="00F61AF6" w:rsidRPr="002C0D26" w:rsidRDefault="00F61AF6" w:rsidP="0056294F">
      <w:pPr>
        <w:jc w:val="both"/>
        <w:rPr>
          <w:rFonts w:ascii="Times New Roman" w:hAnsi="Times New Roman" w:cs="Times New Roman"/>
        </w:rPr>
      </w:pPr>
    </w:p>
    <w:p w14:paraId="01CD1039" w14:textId="77777777" w:rsidR="00F61AF6" w:rsidRPr="002C0D26" w:rsidRDefault="00F61AF6" w:rsidP="0056294F">
      <w:pPr>
        <w:jc w:val="both"/>
        <w:rPr>
          <w:rFonts w:ascii="Times New Roman" w:hAnsi="Times New Roman" w:cs="Times New Roman"/>
        </w:rPr>
      </w:pPr>
    </w:p>
    <w:p w14:paraId="32F40AF6" w14:textId="77777777" w:rsidR="00F61AF6" w:rsidRPr="002C0D26" w:rsidRDefault="00F61AF6" w:rsidP="0056294F">
      <w:pPr>
        <w:jc w:val="both"/>
        <w:rPr>
          <w:rFonts w:ascii="Times New Roman" w:hAnsi="Times New Roman" w:cs="Times New Roman"/>
        </w:rPr>
      </w:pPr>
    </w:p>
    <w:p w14:paraId="5755584F" w14:textId="77777777" w:rsidR="00F61AF6" w:rsidRPr="002C0D26" w:rsidRDefault="00F61AF6" w:rsidP="0056294F">
      <w:pPr>
        <w:jc w:val="both"/>
        <w:rPr>
          <w:rFonts w:ascii="Times New Roman" w:hAnsi="Times New Roman" w:cs="Times New Roman"/>
        </w:rPr>
      </w:pPr>
    </w:p>
    <w:p w14:paraId="5A643A18" w14:textId="77777777" w:rsidR="00F61AF6" w:rsidRPr="002C0D26" w:rsidRDefault="00F61AF6" w:rsidP="0056294F">
      <w:pPr>
        <w:jc w:val="both"/>
        <w:rPr>
          <w:rFonts w:ascii="Times New Roman" w:hAnsi="Times New Roman" w:cs="Times New Roman"/>
        </w:rPr>
      </w:pPr>
    </w:p>
    <w:p w14:paraId="1883ECB0" w14:textId="3070BF73" w:rsidR="00CC4F45" w:rsidRPr="002C0D26" w:rsidRDefault="00CC4F45" w:rsidP="0056294F">
      <w:pPr>
        <w:pStyle w:val="Heading3"/>
        <w:numPr>
          <w:ilvl w:val="0"/>
          <w:numId w:val="4"/>
        </w:numPr>
        <w:tabs>
          <w:tab w:val="left" w:pos="3911"/>
        </w:tabs>
        <w:jc w:val="both"/>
        <w:rPr>
          <w:rFonts w:ascii="Times New Roman" w:hAnsi="Times New Roman" w:cs="Times New Roman"/>
          <w:spacing w:val="-2"/>
        </w:rPr>
      </w:pPr>
      <w:r w:rsidRPr="002C0D26">
        <w:rPr>
          <w:rFonts w:ascii="Times New Roman" w:hAnsi="Times New Roman" w:cs="Times New Roman"/>
          <w:spacing w:val="-2"/>
        </w:rPr>
        <w:t>INTRODUCTION</w:t>
      </w:r>
    </w:p>
    <w:p w14:paraId="21E0CEDC" w14:textId="77777777" w:rsidR="005D1EE7" w:rsidRPr="002C0D26" w:rsidRDefault="005D1EE7" w:rsidP="0056294F">
      <w:pPr>
        <w:jc w:val="both"/>
        <w:rPr>
          <w:rFonts w:ascii="Times New Roman" w:hAnsi="Times New Roman" w:cs="Times New Roman"/>
        </w:rPr>
      </w:pPr>
    </w:p>
    <w:p w14:paraId="19976C8C" w14:textId="3DAFDA8A" w:rsidR="00CC4F45" w:rsidRPr="002C0D26" w:rsidRDefault="00F61AF6" w:rsidP="0056294F">
      <w:pPr>
        <w:pStyle w:val="BodyText"/>
        <w:spacing w:line="360" w:lineRule="auto"/>
        <w:rPr>
          <w:sz w:val="52"/>
        </w:rPr>
      </w:pPr>
      <w:bookmarkStart w:id="1" w:name="_bookmark1"/>
      <w:bookmarkEnd w:id="1"/>
      <w:r w:rsidRPr="002C0D26">
        <w:t>In the evolving domain of intelligent transportation systems, our project is dedicated to achieving accurate vehicle detection, counting, and speed estimation through state-of-the-art deep learning methodologies. We utilize the YOLOv8n (Nano) model, characterized by its efficient architecture of approximately 30 to 40 layers, which enables swift inference while maintaining a lightweight profile. Importantly, we have strategically opted not to train the initial 20 layers of the model; instead, we concentrate on fine-tuning the subsequent 20 layers through the integration of DenseNet architecture alongside dropout techniques. This methodological approach significantly enhances model performance and mitigates the risk of overfitting. Our project leverages advanced computer vision libraries such as OpenCV and pandas for robust analysis of video streams, enabling us to extract critical insights from the acquired data. Furthermore, our implementation features a sophisticated tracking system that efficiently counts vehicles and accurately estimates their speed, thereby optimizing traffic management and oversight. The project codes are meticulously structured to ensure modularity and ease of maintenance, allowing for the seamless integration of new features and improvements. Through this initiative, we aspire to make significant contributions to the development of intelligent traffic systems that promote road safety and improve vehicular flow.</w:t>
      </w:r>
    </w:p>
    <w:p w14:paraId="612BFECA" w14:textId="77777777" w:rsidR="00CC4F45" w:rsidRPr="002C0D26" w:rsidRDefault="00CC4F45" w:rsidP="0056294F">
      <w:pPr>
        <w:pStyle w:val="BodyText"/>
        <w:rPr>
          <w:sz w:val="52"/>
        </w:rPr>
      </w:pPr>
    </w:p>
    <w:p w14:paraId="6FDA8143" w14:textId="77777777" w:rsidR="00CC4F45" w:rsidRPr="002C0D26" w:rsidRDefault="00CC4F45" w:rsidP="0056294F">
      <w:pPr>
        <w:pStyle w:val="BodyText"/>
        <w:rPr>
          <w:sz w:val="52"/>
        </w:rPr>
      </w:pPr>
    </w:p>
    <w:p w14:paraId="2C9DD4F6" w14:textId="77777777" w:rsidR="00CC4F45" w:rsidRPr="002C0D26" w:rsidRDefault="00CC4F45" w:rsidP="0056294F">
      <w:pPr>
        <w:pStyle w:val="BodyText"/>
        <w:rPr>
          <w:sz w:val="52"/>
        </w:rPr>
      </w:pPr>
    </w:p>
    <w:p w14:paraId="3DFFB151" w14:textId="77777777" w:rsidR="00CC4F45" w:rsidRPr="002C0D26" w:rsidRDefault="00CC4F45" w:rsidP="0056294F">
      <w:pPr>
        <w:pStyle w:val="BodyText"/>
        <w:rPr>
          <w:sz w:val="52"/>
        </w:rPr>
      </w:pPr>
    </w:p>
    <w:p w14:paraId="15424300" w14:textId="77777777" w:rsidR="00CC4F45" w:rsidRPr="002C0D26" w:rsidRDefault="00CC4F45" w:rsidP="0056294F">
      <w:pPr>
        <w:pStyle w:val="BodyText"/>
        <w:spacing w:before="380"/>
        <w:rPr>
          <w:sz w:val="52"/>
        </w:rPr>
      </w:pPr>
    </w:p>
    <w:p w14:paraId="4C7F9975" w14:textId="77777777" w:rsidR="00F61AF6" w:rsidRPr="002C0D26" w:rsidRDefault="00F61AF6" w:rsidP="0056294F">
      <w:pPr>
        <w:pStyle w:val="Heading1"/>
        <w:spacing w:line="376" w:lineRule="auto"/>
        <w:ind w:right="2038" w:firstLine="1615"/>
        <w:jc w:val="both"/>
        <w:rPr>
          <w:rFonts w:ascii="Times New Roman" w:hAnsi="Times New Roman" w:cs="Times New Roman"/>
          <w:spacing w:val="-2"/>
        </w:rPr>
      </w:pPr>
    </w:p>
    <w:p w14:paraId="562F0AF9" w14:textId="77777777" w:rsidR="00F61AF6" w:rsidRPr="002C0D26" w:rsidRDefault="00F61AF6" w:rsidP="0056294F">
      <w:pPr>
        <w:pStyle w:val="Heading1"/>
        <w:spacing w:line="376" w:lineRule="auto"/>
        <w:ind w:right="2038" w:firstLine="1615"/>
        <w:jc w:val="both"/>
        <w:rPr>
          <w:rFonts w:ascii="Times New Roman" w:hAnsi="Times New Roman" w:cs="Times New Roman"/>
          <w:spacing w:val="-2"/>
        </w:rPr>
      </w:pPr>
    </w:p>
    <w:p w14:paraId="65C4DAC1" w14:textId="77777777" w:rsidR="00F61AF6" w:rsidRPr="002C0D26" w:rsidRDefault="00F61AF6" w:rsidP="0056294F">
      <w:pPr>
        <w:pStyle w:val="Heading1"/>
        <w:spacing w:line="376" w:lineRule="auto"/>
        <w:ind w:right="2038" w:firstLine="1615"/>
        <w:jc w:val="both"/>
        <w:rPr>
          <w:rFonts w:ascii="Times New Roman" w:hAnsi="Times New Roman" w:cs="Times New Roman"/>
          <w:spacing w:val="-2"/>
        </w:rPr>
      </w:pPr>
    </w:p>
    <w:p w14:paraId="2A1110EC" w14:textId="6DBBF138" w:rsidR="00CC4F45" w:rsidRPr="002C0D26" w:rsidRDefault="004C0925" w:rsidP="004C0925">
      <w:pPr>
        <w:pStyle w:val="Heading1"/>
        <w:spacing w:line="376" w:lineRule="auto"/>
        <w:ind w:left="2160" w:right="2038"/>
        <w:rPr>
          <w:rFonts w:ascii="Times New Roman" w:hAnsi="Times New Roman" w:cs="Times New Roman"/>
        </w:rPr>
      </w:pPr>
      <w:r>
        <w:rPr>
          <w:rFonts w:ascii="Times New Roman" w:hAnsi="Times New Roman" w:cs="Times New Roman"/>
          <w:spacing w:val="-2"/>
        </w:rPr>
        <w:t xml:space="preserve">         </w:t>
      </w:r>
      <w:r w:rsidR="00CC4F45" w:rsidRPr="002C0D26">
        <w:rPr>
          <w:rFonts w:ascii="Times New Roman" w:hAnsi="Times New Roman" w:cs="Times New Roman"/>
          <w:spacing w:val="-2"/>
        </w:rPr>
        <w:t xml:space="preserve">CHAPTER-2 </w:t>
      </w:r>
      <w:r w:rsidR="00CC4F45" w:rsidRPr="002C0D26">
        <w:rPr>
          <w:rFonts w:ascii="Times New Roman" w:hAnsi="Times New Roman" w:cs="Times New Roman"/>
          <w:spacing w:val="-4"/>
        </w:rPr>
        <w:t>LITERATURE</w:t>
      </w:r>
      <w:r w:rsidR="00CC4F45" w:rsidRPr="002C0D26">
        <w:rPr>
          <w:rFonts w:ascii="Times New Roman" w:hAnsi="Times New Roman" w:cs="Times New Roman"/>
          <w:spacing w:val="-29"/>
        </w:rPr>
        <w:t xml:space="preserve"> </w:t>
      </w:r>
      <w:r w:rsidR="00CC4F45" w:rsidRPr="002C0D26">
        <w:rPr>
          <w:rFonts w:ascii="Times New Roman" w:hAnsi="Times New Roman" w:cs="Times New Roman"/>
          <w:spacing w:val="-4"/>
        </w:rPr>
        <w:t>SURVEY</w:t>
      </w:r>
    </w:p>
    <w:p w14:paraId="6BC2F0DE" w14:textId="77777777" w:rsidR="00CC4F45" w:rsidRPr="002C0D26" w:rsidRDefault="00CC4F45" w:rsidP="0056294F">
      <w:pPr>
        <w:spacing w:line="376" w:lineRule="auto"/>
        <w:jc w:val="both"/>
        <w:rPr>
          <w:rFonts w:ascii="Times New Roman" w:hAnsi="Times New Roman" w:cs="Times New Roman"/>
        </w:rPr>
        <w:sectPr w:rsidR="00CC4F45" w:rsidRPr="002C0D26" w:rsidSect="00CC4F45">
          <w:pgSz w:w="11920" w:h="16850"/>
          <w:pgMar w:top="1940" w:right="1260" w:bottom="1180" w:left="1280" w:header="0" w:footer="993" w:gutter="0"/>
          <w:cols w:space="720"/>
        </w:sectPr>
      </w:pPr>
    </w:p>
    <w:p w14:paraId="309F6B43" w14:textId="77777777" w:rsidR="00CC4F45" w:rsidRPr="002C0D26" w:rsidRDefault="00CC4F45" w:rsidP="0056294F">
      <w:pPr>
        <w:pStyle w:val="Heading2"/>
        <w:numPr>
          <w:ilvl w:val="0"/>
          <w:numId w:val="4"/>
        </w:numPr>
        <w:tabs>
          <w:tab w:val="left" w:pos="3292"/>
        </w:tabs>
        <w:ind w:left="3292" w:hanging="357"/>
        <w:jc w:val="both"/>
        <w:rPr>
          <w:rFonts w:ascii="Times New Roman" w:hAnsi="Times New Roman" w:cs="Times New Roman"/>
        </w:rPr>
      </w:pPr>
      <w:bookmarkStart w:id="2" w:name="_bookmark5"/>
      <w:bookmarkEnd w:id="2"/>
      <w:r w:rsidRPr="002C0D26">
        <w:rPr>
          <w:rFonts w:ascii="Times New Roman" w:hAnsi="Times New Roman" w:cs="Times New Roman"/>
          <w:spacing w:val="-7"/>
        </w:rPr>
        <w:lastRenderedPageBreak/>
        <w:t>LITERATURE</w:t>
      </w:r>
      <w:r w:rsidRPr="002C0D26">
        <w:rPr>
          <w:rFonts w:ascii="Times New Roman" w:hAnsi="Times New Roman" w:cs="Times New Roman"/>
          <w:spacing w:val="-2"/>
        </w:rPr>
        <w:t xml:space="preserve"> SURVEY</w:t>
      </w:r>
    </w:p>
    <w:p w14:paraId="6EE2B17E" w14:textId="77777777" w:rsidR="00CC4F45" w:rsidRPr="002C0D26" w:rsidRDefault="00CC4F45" w:rsidP="0056294F">
      <w:pPr>
        <w:pStyle w:val="BodyText"/>
        <w:spacing w:before="65"/>
        <w:rPr>
          <w:b/>
        </w:rPr>
      </w:pPr>
    </w:p>
    <w:p w14:paraId="09C02BE8" w14:textId="77777777" w:rsidR="00CC4F45" w:rsidRPr="002C0D26" w:rsidRDefault="00CC4F45" w:rsidP="0056294F">
      <w:pPr>
        <w:pStyle w:val="Heading4"/>
        <w:numPr>
          <w:ilvl w:val="1"/>
          <w:numId w:val="4"/>
        </w:numPr>
        <w:tabs>
          <w:tab w:val="left" w:pos="879"/>
        </w:tabs>
        <w:ind w:left="879" w:hanging="359"/>
        <w:jc w:val="both"/>
        <w:rPr>
          <w:rFonts w:ascii="Times New Roman" w:hAnsi="Times New Roman" w:cs="Times New Roman"/>
        </w:rPr>
      </w:pPr>
      <w:bookmarkStart w:id="3" w:name="_bookmark6"/>
      <w:bookmarkEnd w:id="3"/>
      <w:r w:rsidRPr="002C0D26">
        <w:rPr>
          <w:rFonts w:ascii="Times New Roman" w:hAnsi="Times New Roman" w:cs="Times New Roman"/>
        </w:rPr>
        <w:t>Literature</w:t>
      </w:r>
      <w:r w:rsidRPr="002C0D26">
        <w:rPr>
          <w:rFonts w:ascii="Times New Roman" w:hAnsi="Times New Roman" w:cs="Times New Roman"/>
          <w:spacing w:val="-11"/>
        </w:rPr>
        <w:t xml:space="preserve"> </w:t>
      </w:r>
      <w:r w:rsidRPr="002C0D26">
        <w:rPr>
          <w:rFonts w:ascii="Times New Roman" w:hAnsi="Times New Roman" w:cs="Times New Roman"/>
          <w:spacing w:val="-2"/>
        </w:rPr>
        <w:t>review</w:t>
      </w:r>
    </w:p>
    <w:p w14:paraId="2C6123F2" w14:textId="77777777" w:rsidR="00CC4F45" w:rsidRPr="002C0D26" w:rsidRDefault="00CC4F45" w:rsidP="0056294F">
      <w:pPr>
        <w:pStyle w:val="BodyText"/>
        <w:spacing w:before="19"/>
        <w:rPr>
          <w:b/>
        </w:rPr>
      </w:pPr>
    </w:p>
    <w:p w14:paraId="2294DFDD" w14:textId="77777777" w:rsidR="002C0D26" w:rsidRPr="0056294F" w:rsidRDefault="002C0D26" w:rsidP="0056294F">
      <w:pPr>
        <w:pStyle w:val="NoSpacing"/>
        <w:spacing w:line="360" w:lineRule="auto"/>
        <w:jc w:val="both"/>
        <w:rPr>
          <w:rFonts w:ascii="Times New Roman" w:hAnsi="Times New Roman" w:cs="Times New Roman"/>
          <w:sz w:val="24"/>
          <w:szCs w:val="24"/>
        </w:rPr>
      </w:pPr>
      <w:bookmarkStart w:id="4" w:name="_Hlk179816539"/>
      <w:r w:rsidRPr="0056294F">
        <w:rPr>
          <w:rFonts w:ascii="Times New Roman" w:hAnsi="Times New Roman" w:cs="Times New Roman"/>
          <w:sz w:val="24"/>
          <w:szCs w:val="24"/>
        </w:rPr>
        <w:t>YOLO algorithms, especially YOLO-v7, are highly accurate and fast for vehicle detection, making them useful in traffic systems and autonomous vehicles. They outperform older methods like HOG and SVM in both speed and accuracy. Future research may explore YOLO-v8 for further improvements in detection. As YOLO continues to evolve, it plays an increasingly important role in modern traffic management and safety technologies,  YOLO-v7 has the highest accuracy, 95.74%,.</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ICAIA57370.2023.10169773","ISBN":"9781665456272","abstract":"The use of vehicle object detection in intelligent video surveillance and vehicle-assisted driving has expanded as science and technology have advanced. Traditional car object detection algorithms have some limitations in their generalization capacity and recognition rate. The primary goal of this survey is to detect the vehicle, which forms managing crucial traffic data, including vehicle detection, vehicle count, and vehicle movement. This research compares modern object detectors that incorporate traffic situation estimations To determine which version of the YOLO algorithm is the best for detecting the vehicle explained here. Process of the YOLO algorithm the dataset is the first clustered using the clustering analysis approach, and the network structure is improved to increase the vehicle prediction capacity and the final numbers of output grids. In the second process, it maximizes both input image and dataset collection. This research suggests a better vehicle identification technique based on YOLO (You Only Look Once) to address this issue. Three versions of the YOLO (You Only Look Once) algorithm are evaluated to detect the vehicle.","author":[{"dropping-particle":"","family":"Dodia","given":"Ayush","non-dropping-particle":"","parse-names":false,"suffix":""},{"dropping-particle":"","family":"Kumar","given":"Sumit","non-dropping-particle":"","parse-names":false,"suffix":""}],"container-title":"2023 International Conference on Artificial Intelligence and Applications, ICAIA 2023 and Alliance Technology Conference, ATCON-1 2023 - Proceeding","id":"ITEM-1","issued":{"date-parts":[["2023"]]},"page":"1-6","publisher":"IEEE","title":"A Comparison of YOLO Based Vehicle Detection Algorithms","type":"article-journal"},"uris":["http://www.mendeley.com/documents/?uuid=0c30d78d-7138-4b85-8581-31198b17f2c3"]}],"mendeley":{"formattedCitation":"[1]","plainTextFormattedCitation":"[1]","previouslyFormattedCitation":"[1]"},"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w:t>
      </w:r>
      <w:r w:rsidRPr="0056294F">
        <w:rPr>
          <w:rFonts w:ascii="Times New Roman" w:hAnsi="Times New Roman" w:cs="Times New Roman"/>
          <w:sz w:val="24"/>
          <w:szCs w:val="24"/>
        </w:rPr>
        <w:fldChar w:fldCharType="end"/>
      </w:r>
      <w:bookmarkEnd w:id="4"/>
    </w:p>
    <w:p w14:paraId="445CE865"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3B4C3821" w14:textId="77777777" w:rsidR="002C0D26" w:rsidRPr="0056294F" w:rsidRDefault="002C0D26" w:rsidP="0056294F">
      <w:pPr>
        <w:pStyle w:val="NoSpacing"/>
        <w:spacing w:line="360" w:lineRule="auto"/>
        <w:jc w:val="both"/>
        <w:rPr>
          <w:rFonts w:ascii="Times New Roman" w:hAnsi="Times New Roman" w:cs="Times New Roman"/>
          <w:sz w:val="24"/>
          <w:szCs w:val="24"/>
        </w:rPr>
      </w:pPr>
      <w:bookmarkStart w:id="5" w:name="_Hlk179816555"/>
      <w:r w:rsidRPr="0056294F">
        <w:rPr>
          <w:rFonts w:ascii="Times New Roman" w:hAnsi="Times New Roman" w:cs="Times New Roman"/>
          <w:sz w:val="24"/>
          <w:szCs w:val="24"/>
        </w:rPr>
        <w:t>Recent research on traffic monitoring systems highlights the use of YOLO for vehicle detection and DeepSORT for tracking, achieving over 90% accuracy in varied conditions. Background subtraction techniques, like Gaussian Mixture Models (GMM), are also utilized but may struggle in low-light scenarios. Methods such as triple-axis reference lines and Regions of Interest (ROI) further enhance accuracy in speed estimation and complex traffic situations.</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SCES55490.2022.9887707","ISBN":"9781665480727","abstract":"Vehicle counting, tracking, and speed estimation play an important role in ensuring better traffic management. It also helps in reducing road accidents. Therefore, the research work in this paper presents the most accurate way to detect a vehicle's speed, track it, and estimate its traffic count. In this work, the concept of dual axis and triple axis reference lines is used to estimate the speed of the vehicle. Moreover, the proposed method increases the accuracy of the estimation speed by 94.4%. Further, a line of interest counting algorithm is employed in this system to detect the count of traffic vehicles and improve the traffic management system. In addition, the background subtraction method is used to track the vehicles. Finally, the comparative analysis of the proposed method is carried out with similar methods in this paper.","author":[{"dropping-particle":"","family":"Kumar","given":"Kanahaiya","non-dropping-particle":"","parse-names":false,"suffix":""},{"dropping-particle":"","family":"Talluri","given":"Mahi Teja","non-dropping-particle":"","parse-names":false,"suffix":""},{"dropping-particle":"","family":"Krishna","given":"Bekkam","non-dropping-particle":"","parse-names":false,"suffix":""},{"dropping-particle":"","family":"Karthikeyan","given":"V.","non-dropping-particle":"","parse-names":false,"suffix":""}],"container-title":"2022 IEEE Students Conference on Engineering and Systems, SCES 2022","id":"ITEM-1","issued":{"date-parts":[["2022"]]},"page":"1-5","publisher":"IEEE","title":"A Novel Approach for Speed Estimation along with Vehicle Detection Counting","type":"article-journal"},"uris":["http://www.mendeley.com/documents/?uuid=05cc758c-002b-4fd8-be0c-0bbba8ed047f"]}],"mendeley":{"formattedCitation":"[2]","plainTextFormattedCitation":"[2]","previouslyFormattedCitation":"[2]"},"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2]</w:t>
      </w:r>
      <w:r w:rsidRPr="0056294F">
        <w:rPr>
          <w:rFonts w:ascii="Times New Roman" w:hAnsi="Times New Roman" w:cs="Times New Roman"/>
          <w:sz w:val="24"/>
          <w:szCs w:val="24"/>
        </w:rPr>
        <w:fldChar w:fldCharType="end"/>
      </w:r>
    </w:p>
    <w:bookmarkEnd w:id="5"/>
    <w:p w14:paraId="76122C71"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323FDED1" w14:textId="77777777" w:rsidR="002C0D26" w:rsidRPr="0056294F" w:rsidRDefault="002C0D26" w:rsidP="0056294F">
      <w:pPr>
        <w:pStyle w:val="NoSpacing"/>
        <w:spacing w:line="360" w:lineRule="auto"/>
        <w:jc w:val="both"/>
        <w:rPr>
          <w:rFonts w:ascii="Times New Roman" w:hAnsi="Times New Roman" w:cs="Times New Roman"/>
          <w:sz w:val="24"/>
          <w:szCs w:val="24"/>
        </w:rPr>
      </w:pPr>
      <w:bookmarkStart w:id="6" w:name="_Hlk179816609"/>
      <w:r w:rsidRPr="0056294F">
        <w:rPr>
          <w:rFonts w:ascii="Times New Roman" w:hAnsi="Times New Roman" w:cs="Times New Roman"/>
          <w:sz w:val="24"/>
          <w:szCs w:val="24"/>
        </w:rPr>
        <w:t>The study presents a real-time traffic monitoring system using a Gaussian Mixture Model (GMM) for vehicle counting and the YOLO algorithm (YOLOv3 and YOLOv4) for vehicle classification. The system achieved high classification accuracy, reaching 98.91% on the MAVD dataset and 99.5% on the GRAM-RTM dataset. Key methods include vehicle speed estimation based on distance and time traveled, utilizing virtual detection zones to enhance accuracy and efficiency under various conditions, such as daytime, nighttime, and rainy days..</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55/2021/1577614","ISSN":"15635147","abstract":"In recent years, vehicle detection and classification have become essential tasks of intelligent transportation systems, and real-time, accurate vehicle detection from image and video data for traffic monitoring remains challenging. The most noteworthy challenges are real-time system operation to accurately locate and classify vehicles in traffic flows and working around total occlusions that hinder vehicle tracking. For real-time traffic monitoring, we present a traffic monitoring approach that overcomes the abovementioned challenges by employing convolutional neural networks that utilize You Only Look Once (YOLO). A real-time traffic monitoring system has been developed, and it has attracted significant attention from traffic management departments. Digitally processing and analyzing these videos in real time is crucial for extracting reliable data on traffic flow. Therefore, this study presents a real-time traffic monitoring system based on a virtual detection zone, Gaussian mixture model (GMM), and YOLO to increase the vehicle counting and classification efficiency. GMM and a virtual detection zone are used for vehicle counting, and YOLO is used to classify vehicles. Moreover, the distance and time traveled by a vehicle are used to estimate the speed of the vehicle. In this study, the Montevideo Audio and Video Dataset (MAVD), the GARM Road-Traffic Monitoring data set (GRAM-RTM), and our collection data sets are used to verify the proposed method. Experimental results indicate that the proposed method with YOLOv4 achieved the highest classification accuracy of 98.91% and 99.5% in MAVD and GRAM-RTM data sets, respectively. Moreover, the proposed method with YOLOv4 also achieves the highest classification accuracy of 99.1%, 98.6%, and 98% in daytime, night time, and rainy day, respectively. In addition, the average absolute percentage error of vehicle speed estimation with the proposed method is about 7.6%.","author":[{"dropping-particle":"","family":"Lin","given":"Cheng Jian","non-dropping-particle":"","parse-names":false,"suffix":""},{"dropping-particle":"","family":"Jeng","given":"Shiou Yun","non-dropping-particle":"","parse-names":false,"suffix":""},{"dropping-particle":"","family":"Lioa","given":"Hong Wei","non-dropping-particle":"","parse-names":false,"suffix":""}],"container-title":"Mathematical Problems in Engineering","id":"ITEM-1","issued":{"date-parts":[["2021"]]},"title":"A Real-Time Vehicle Counting, Speed Estimation, and Classification System Based on Virtual Detection Zone and YOLO","type":"article-journal","volume":"2021"},"uris":["http://www.mendeley.com/documents/?uuid=251f0121-daa0-4d8e-b0d7-5e92623e9932"]}],"mendeley":{"formattedCitation":"[3]","plainTextFormattedCitation":"[3]","previouslyFormattedCitation":"[3]"},"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3]</w:t>
      </w:r>
      <w:r w:rsidRPr="0056294F">
        <w:rPr>
          <w:rFonts w:ascii="Times New Roman" w:hAnsi="Times New Roman" w:cs="Times New Roman"/>
          <w:sz w:val="24"/>
          <w:szCs w:val="24"/>
        </w:rPr>
        <w:fldChar w:fldCharType="end"/>
      </w:r>
    </w:p>
    <w:bookmarkEnd w:id="6"/>
    <w:p w14:paraId="5753C3D4"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438C75EE" w14:textId="77777777" w:rsidR="002C0D26" w:rsidRPr="0056294F" w:rsidRDefault="002C0D26" w:rsidP="0056294F">
      <w:pPr>
        <w:pStyle w:val="NoSpacing"/>
        <w:spacing w:line="360" w:lineRule="auto"/>
        <w:jc w:val="both"/>
        <w:rPr>
          <w:rFonts w:ascii="Times New Roman" w:hAnsi="Times New Roman" w:cs="Times New Roman"/>
          <w:sz w:val="24"/>
          <w:szCs w:val="24"/>
        </w:rPr>
      </w:pPr>
      <w:bookmarkStart w:id="7" w:name="_Hlk179816622"/>
      <w:r w:rsidRPr="0056294F">
        <w:rPr>
          <w:rFonts w:ascii="Times New Roman" w:hAnsi="Times New Roman" w:cs="Times New Roman"/>
          <w:sz w:val="24"/>
          <w:szCs w:val="24"/>
        </w:rPr>
        <w:t>Recent advancements in object detection and speed estimation show YOLO v8 achieving the highest accuracy of 53.3%, surpassing previous versions and methods like HOG, CNN, R-CNN, and SSD. YOLO's progress from v2 to v8 reflects substantial improvements in mean average precision (mAP) and detection capabilities. YOLO v8, combined with deepSORT, effectively handles challenges like occlusion and perspective issues. This integration enhances real-time vehicle tracking and speed estimation based solely on video data.</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ADICS58448.2024.10533551","ISBN":"9798350364828","abstract":"For the Intelligent Transport System (ITS) to function, vehicle classification and location must be completed quickly and precisely. It is difficult to quickly and precisely perceive and recognize vehicle sorts because of the close partition between vehicles in the city and the hindrances perspectives of the image or video picture, counting photos of vehicles. We have attempted to resolve this issue by utilizing the most recent YOLO algorithm. One of the most common uses for speed estimation of moving objects is vehicle speed estimation. It has been demonstrated that the YOLOv8 show can accurately identify moving objects in real-time. Bypassing them through a YOLOv8, vehicles on the street are freed from each video outline. The YOLO show divides the outline into sections, and each section features a vehicle on its claim. A vehicle adaptation identifier follows the outline of the vehicle. The following calculation uses the similarities in the deep highlights to identify and track the question and calculates the profundity features for each bounding box. For perspective, the vehicle's speed can be determined by balancing the pixels per meter. Finally, compare our display's measurements to those of the most advanced models available. We have also added the count of vehicles passed from a particular point. The mean average precision of the algorithm is about 54 percent. The accuracy of Yolo v8 with the deep sort algorithm is around 54 percent which is comparatively higher than the previously proposed algorithms","author":[{"dropping-particle":"","family":"Soma","given":"Karthikeya","non-dropping-particle":"","parse-names":false,"suffix":""},{"dropping-particle":"","family":"Shibu","given":"Linu","non-dropping-particle":"","parse-names":false,"suffix":""},{"dropping-particle":"","family":"Meenakshi","given":"N.","non-dropping-particle":"","parse-names":false,"suffix":""}],"container-title":"2024 International Conference on Advances in Data Engineering and Intelligent Computing Systems, ADICS 2024","id":"ITEM-1","issued":{"date-parts":[["2024"]]},"page":"1-6","publisher":"IEEE","title":"A Real-Time Vehicle Detection and Speed Estimation Using YOLO V8","type":"article-journal"},"uris":["http://www.mendeley.com/documents/?uuid=27b267b9-6722-4396-bc46-916dfe57efdf"]}],"mendeley":{"formattedCitation":"[4]","plainTextFormattedCitation":"[4]","previouslyFormattedCitation":"[4]"},"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4]</w:t>
      </w:r>
      <w:r w:rsidRPr="0056294F">
        <w:rPr>
          <w:rFonts w:ascii="Times New Roman" w:hAnsi="Times New Roman" w:cs="Times New Roman"/>
          <w:sz w:val="24"/>
          <w:szCs w:val="24"/>
        </w:rPr>
        <w:fldChar w:fldCharType="end"/>
      </w:r>
    </w:p>
    <w:p w14:paraId="7E950419"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35CB2EB7" w14:textId="77777777" w:rsidR="002C0D26" w:rsidRPr="0056294F" w:rsidRDefault="002C0D26" w:rsidP="0056294F">
      <w:pPr>
        <w:pStyle w:val="NoSpacing"/>
        <w:spacing w:line="360" w:lineRule="auto"/>
        <w:jc w:val="both"/>
        <w:rPr>
          <w:rFonts w:ascii="Times New Roman" w:hAnsi="Times New Roman" w:cs="Times New Roman"/>
          <w:sz w:val="24"/>
          <w:szCs w:val="24"/>
        </w:rPr>
      </w:pPr>
      <w:bookmarkStart w:id="8" w:name="_Hlk179816635"/>
      <w:bookmarkEnd w:id="7"/>
      <w:r w:rsidRPr="0056294F">
        <w:rPr>
          <w:rFonts w:ascii="Times New Roman" w:hAnsi="Times New Roman" w:cs="Times New Roman"/>
          <w:sz w:val="24"/>
          <w:szCs w:val="24"/>
        </w:rPr>
        <w:t xml:space="preserve">Recent developments highlight YOLOv2's strong performance in vehicle detection and speed estimation under varied conditions, with impressive accuracy in bounding box detection. YOLOv2 </w:t>
      </w:r>
      <w:r w:rsidRPr="0056294F">
        <w:rPr>
          <w:rFonts w:ascii="Times New Roman" w:hAnsi="Times New Roman" w:cs="Times New Roman"/>
          <w:sz w:val="24"/>
          <w:szCs w:val="24"/>
        </w:rPr>
        <w:lastRenderedPageBreak/>
        <w:t>and Faster R-CNN outperform SSD in vehicle counting and classification, with YOLOv2 achieving accuracy rates of 90-98%. While speed estimation results are encouraging, better calibration is necessary. Future efforts will aim to refine accuracy by incorporating additional cameras and advancing calibration techniques.</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TITS.2020.3004066","ISSN":"15580016","abstract":"Cameras have been widely used in traffic operations. While many technologically smart camera solutions in the market can be integrated into Intelligent Transport Systems (ITS) for automated detection, monitoring and data generation, many Network Operations (a.k.a Traffic Control) Centres still use legacy camera systems as manual surveillance devices. In this paper, we demonstrate effective use of these older assets by applying computer vision techniques to extract traffic data from videos captured by legacy cameras. In our proposed vision-based pipeline, we adopt recent state-of-the-art object detectors and transfer-learning to detect vehicles, pedestrians, and cyclists from monocular videos. By weakly calibrating the camera, we demonstrate a novel application of the image-to-world homography which gives our monocular vision system the efficacy of counting vehicles by lane and estimating vehicle length and speed in real-world units. Our pipeline also includes a module which combines a convolutional neural network (CNN) classifier with projective geometry information to classify vehicles. We have tested it on videos captured at several sites with different traffic flow conditions and compared the results with the data collected by piezoelectric sensors. Our experimental results show that the proposed pipeline can process 60 frames per second for pre-recorded videos and yield high-quality metadata for further traffic analysis.","author":[{"dropping-particle":"","family":"Liu","given":"Chenghuan","non-dropping-particle":"","parse-names":false,"suffix":""},{"dropping-particle":"","family":"Huynh","given":"Du Q.","non-dropping-particle":"","parse-names":false,"suffix":""},{"dropping-particle":"","family":"Sun","given":"Yuchao","non-dropping-particle":"","parse-names":false,"suffix":""},{"dropping-particle":"","family":"Reynolds","given":"Mark","non-dropping-particle":"","parse-names":false,"suffix":""},{"dropping-particle":"","family":"Atkinson","given":"Steve","non-dropping-particle":"","parse-names":false,"suffix":""}],"container-title":"IEEE Transactions on Intelligent Transportation Systems","id":"ITEM-1","issue":"12","issued":{"date-parts":[["2021"]]},"page":"7547-7560","publisher":"IEEE","title":"A Vision-Based Pipeline for Vehicle Counting, Speed Estimation, and Classification","type":"article-journal","volume":"22"},"uris":["http://www.mendeley.com/documents/?uuid=8c092075-b882-4a95-82f1-8fb4dfaa868f"]}],"mendeley":{"formattedCitation":"[5]","plainTextFormattedCitation":"[5]","previouslyFormattedCitation":"[5]"},"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5]</w:t>
      </w:r>
      <w:r w:rsidRPr="0056294F">
        <w:rPr>
          <w:rFonts w:ascii="Times New Roman" w:hAnsi="Times New Roman" w:cs="Times New Roman"/>
          <w:sz w:val="24"/>
          <w:szCs w:val="24"/>
        </w:rPr>
        <w:fldChar w:fldCharType="end"/>
      </w:r>
    </w:p>
    <w:bookmarkEnd w:id="8"/>
    <w:p w14:paraId="4ECBF13B"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00F23A9B" w14:textId="77777777" w:rsidR="002C0D26" w:rsidRPr="0056294F" w:rsidRDefault="002C0D26" w:rsidP="0056294F">
      <w:pPr>
        <w:pStyle w:val="NoSpacing"/>
        <w:spacing w:line="360" w:lineRule="auto"/>
        <w:jc w:val="both"/>
        <w:rPr>
          <w:rFonts w:ascii="Times New Roman" w:hAnsi="Times New Roman" w:cs="Times New Roman"/>
          <w:sz w:val="24"/>
          <w:szCs w:val="24"/>
        </w:rPr>
      </w:pPr>
      <w:bookmarkStart w:id="9" w:name="_Hlk179816646"/>
      <w:r w:rsidRPr="0056294F">
        <w:rPr>
          <w:rFonts w:ascii="Times New Roman" w:hAnsi="Times New Roman" w:cs="Times New Roman"/>
          <w:sz w:val="24"/>
          <w:szCs w:val="24"/>
        </w:rPr>
        <w:t xml:space="preserve">Recent studies utilize advanced methods like YOLOv3 and YOLOv4_AF for accurate vehicle detection (up to 95.78%) and CycleGAN for nighttime detection, though with limitations in lighting and visibility. Bluetooth sensors combined with Isolation Forest detect anomalies but lack density and occupancy data. GAIN effectively imputes missing traffic data but needs further validation for diverse scenarios. These approaches underscore the advancements and challenges in traffic monitoring systems.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ISBN":"9798350353068","author":[{"dropping-particle":"","family":"Nadu","given":"Tamil","non-dropping-particle":"","parse-names":false,"suffix":""},{"dropping-particle":"","family":"Nadu","given":"Tamil","non-dropping-particle":"","parse-names":false,"suffix":""},{"dropping-particle":"","family":"Nadu","given":"Tamil","non-dropping-particle":"","parse-names":false,"suffix":""}],"id":"ITEM-1","issued":{"date-parts":[["2024"]]},"page":"349-354","title":"Advanced Traffic monitoring : Precise vehicle counting , speed estimation , color recognition and Type classification utilizing ROC curve analysis","type":"article-journal"},"uris":["http://www.mendeley.com/documents/?uuid=7217035a-9a63-4ed4-bbc9-c0f94058e248"]}],"mendeley":{"formattedCitation":"[6]","plainTextFormattedCitation":"[6]","previouslyFormattedCitation":"[6]"},"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6]</w:t>
      </w:r>
      <w:r w:rsidRPr="0056294F">
        <w:rPr>
          <w:rFonts w:ascii="Times New Roman" w:hAnsi="Times New Roman" w:cs="Times New Roman"/>
          <w:sz w:val="24"/>
          <w:szCs w:val="24"/>
        </w:rPr>
        <w:fldChar w:fldCharType="end"/>
      </w:r>
    </w:p>
    <w:bookmarkEnd w:id="9"/>
    <w:p w14:paraId="67BEFB70"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24C0DB32" w14:textId="77777777" w:rsidR="002C0D26" w:rsidRPr="0056294F" w:rsidRDefault="002C0D26" w:rsidP="0056294F">
      <w:pPr>
        <w:pStyle w:val="NoSpacing"/>
        <w:spacing w:line="360" w:lineRule="auto"/>
        <w:jc w:val="both"/>
        <w:rPr>
          <w:rFonts w:ascii="Times New Roman" w:hAnsi="Times New Roman" w:cs="Times New Roman"/>
          <w:sz w:val="24"/>
          <w:szCs w:val="24"/>
        </w:rPr>
      </w:pPr>
      <w:bookmarkStart w:id="10" w:name="_Hlk179816656"/>
      <w:r w:rsidRPr="0056294F">
        <w:rPr>
          <w:rFonts w:ascii="Times New Roman" w:hAnsi="Times New Roman" w:cs="Times New Roman"/>
          <w:sz w:val="24"/>
          <w:szCs w:val="24"/>
        </w:rPr>
        <w:t xml:space="preserve">Modern vehicle detection systems utilize background subtraction and YOLO models for accurate real-time object detection and classification. BackgroundSubtractorMOG2 addresses shadow issues effectively, and vehicle counting and speed measurement are based on fixed thresholds. The system achieves over 80% accuracy across diverse conditions, with future work focusing on applying machine learning for deeper traffic pattern analysis.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TENSYMP46218.2019.8971196","ISBN":"9781728102979","abstract":"Intelligent Transportation System (ITS) is an integral part for efficiently and effectively managing road-transport network in metros and smart cities. ITS provides several important features including public transportation management, route information, safety and vehicle control, electronic timetable and payment system etc. In this paper, we have designed and developed an adaptive video-based vehicle detection, classification, counting, and speed-measurement tool using Java programming language and OpenCV for real-time traffic data collection. It can be used for traffic flow monitoring, planning, and controlling to manage transport network as part of implementing intelligent transport management system in smart cities. The proposed system can detect, classify, count, and measure the speed of vehicles that pass through on a particular road. It can extract traffic data in csv/xml format from real-time video and recorded video, and then send the data to the central data-server. The proposed system extracts image frames from video and apply a filter based on the user-defined threshold value. We have applied MOG2 background subtraction algorithm for subtracting background from the object, which separates foreground objects from the background in a sequence of image frames. The proposed system can detect, classify, and count vehicles of different types and size as a plug play system. We have tested the proposed system at six locations under different traffic and environmental conditions in Dhaka city, which is the capital of Bangladesh. The overall average accuracy is above 80% for classifying all types of vehicles in Dhaka city.","author":[{"dropping-particle":"","family":"Ghosh","given":"Amit","non-dropping-particle":"","parse-names":false,"suffix":""},{"dropping-particle":"","family":"Sabuj","given":"Md Shahinuzzaman","non-dropping-particle":"","parse-names":false,"suffix":""},{"dropping-particle":"","family":"Sonet","given":"Hamudi Hasan","non-dropping-particle":"","parse-names":false,"suffix":""},{"dropping-particle":"","family":"Shatabda","given":"Swakkhar","non-dropping-particle":"","parse-names":false,"suffix":""},{"dropping-particle":"","family":"Farid","given":"Dewan Md","non-dropping-particle":"","parse-names":false,"suffix":""}],"container-title":"Proceedings of 2019 IEEE Region 10 Symposium, TENSYMP 2019","id":"ITEM-1","issued":{"date-parts":[["2019"]]},"page":"541-546","title":"An Adaptive Video-based Vehicle Detection, Classification, Counting, and Speed-measurement System for Real-time Traffic Data Collection","type":"article-journal","volume":"7"},"uris":["http://www.mendeley.com/documents/?uuid=b0a281bd-c259-40b8-beb1-dac6dcbbcbdf"]}],"mendeley":{"formattedCitation":"[7]","plainTextFormattedCitation":"[7]","previouslyFormattedCitation":"[7]"},"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7]</w:t>
      </w:r>
      <w:r w:rsidRPr="0056294F">
        <w:rPr>
          <w:rFonts w:ascii="Times New Roman" w:hAnsi="Times New Roman" w:cs="Times New Roman"/>
          <w:sz w:val="24"/>
          <w:szCs w:val="24"/>
        </w:rPr>
        <w:fldChar w:fldCharType="end"/>
      </w:r>
    </w:p>
    <w:bookmarkEnd w:id="10"/>
    <w:p w14:paraId="15A5D480"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71D055CE" w14:textId="15D5E2FB"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 xml:space="preserve">The system uses YOLO algorithms for real-time vehicle detection, achieving high accuracy in vehicle counting and speed detection. YOLO v3’s multi-scale detection and advanced architecture enhance object recognition, while Non-Maximum Suppression refines bounding box predictions. Future improvements include transfer learning and number plate recognition to address accuracy limitations and further optimize traffic management.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ICECA55336.2022.10009105","ISBN":"9781665482714","abstract":"The traffic monitoring system has become an important part of a smart city. With the increase in traffic, conventional systems are not capable of managing traffic in densely populated areas. Also, there is no way of determining speed of vehicles using these conventional systems. Various challenges like increase in transportation cost and number of accidents due to traffic jams are also encountered. This system intends to monitor and manage traffic flow without any human interference. In conventional traffic management system traffic police uses timer-based traffic lights to manage traffic. But in such systems, it becomes hard for traffic authorities to manage traffic congestion in different areas with limited manpower. The Intelligent Traffic Management System is much needed for monitoring and analysis of traffic. Designing an Intelligent Traffic Management System is also inevitable for the urban cities. This research work will propose an In this paper, we propose an Intelligent Traffic Management System that will help to maintain the traffic congestion without any human interference. The You Only Look Once (YOLO) algorithm is used to detect vehicles from a given video feed. The total number of vehicles detected are also counted in the video provided. The proposed system will detect and count the number of vehicles, which will provide effective solution for traffic monitoring system. This system will also perform classification of vehicles in different categories i.e., Car, Motorbike, Bus, Truck etc. Depending on the count it will determine the traffic density, which will be used for setting the time of the traffic signals.","author":[{"dropping-particle":"","family":"Darwhekar","given":"Kshitij","non-dropping-particle":"","parse-names":false,"suffix":""},{"dropping-particle":"","family":"Patil","given":"Amey","non-dropping-particle":"","parse-names":false,"suffix":""},{"dropping-particle":"","family":"Ghodke","given":"Sankalp","non-dropping-particle":"","parse-names":false,"suffix":""},{"dropping-particle":"","family":"Bawkar","given":"Rushikesh","non-dropping-particle":"","parse-names":false,"suffix":""},{"dropping-particle":"","family":"Rudrawar","given":"Shilpa","non-dropping-particle":"","parse-names":false,"suffix":""}],"container-title":"6th International Conference on Electronics, Communication and Aerospace Technology, ICECA 2022 - Proceedings","id":"ITEM-1","issue":"Iceca","issued":{"date-parts":[["2022"]]},"page":"1051-1056","publisher":"IEEE","title":"Computer Vision based Intelligent Traffic Management System","type":"article-journal"},"uris":["http://www.mendeley.com/documents/?uuid=18366234-87c6-4f0a-be69-8d173eda33e8"]}],"mendeley":{"formattedCitation":"[8]","plainTextFormattedCitation":"[8]","previouslyFormattedCitation":"[8]"},"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8]</w:t>
      </w:r>
      <w:r w:rsidRPr="0056294F">
        <w:rPr>
          <w:rFonts w:ascii="Times New Roman" w:hAnsi="Times New Roman" w:cs="Times New Roman"/>
          <w:sz w:val="24"/>
          <w:szCs w:val="24"/>
        </w:rPr>
        <w:fldChar w:fldCharType="end"/>
      </w:r>
    </w:p>
    <w:p w14:paraId="6078B9BE"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 xml:space="preserve">Recent methods in vehicle speed recognition include depth-based systems like Lei Yang's stereoscopic vision and non-depth techniques such as Viktor Kocur's perspective transformations. These approaches minimize hardware costs, with accuracy errors ranging from 7.72% to 14.11%. A proposed system using YOLOv2 and road calibration offers a cost-effective solution with competitive accuracy.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VTC2021-Spring51267.2021.9448813","ISBN":"9781728189642","ISSN":"15502252","abstract":"Based on recent developments in speed estimation and deep learning technology, we prefer to use only one camera for speed estimation to reduce hardware costs, and calculate the speed immediately on the screen instead of calculating the average speed over a distance, making it easier to install the device. We use a machine learning method to detect vehicle objects, so as not to be limited by the direction of the vehicle. In addition, the road traffic marking rules can be used to obtain the size of all the road markings, which can be converted to a calibration matrix by road marking-based perspective transformation. Therefore, there is no need to measure the size of the road or get the scale of the image beforehand to calibrate and then complete the speed estimation. An average error is 3.2 km/hr, average relative error is 9.94%. In the future, we plan to improve the recognition accuracy and make the system lighter and cheaper by building it in an embedded system.","author":[{"dropping-particle":"","family":"Wu","given":"Wan Ping","non-dropping-particle":"","parse-names":false,"suffix":""},{"dropping-particle":"","family":"Wu","given":"Ying Cheng","non-dropping-particle":"","parse-names":false,"suffix":""},{"dropping-particle":"","family":"Hsu","given":"Chih Chun","non-dropping-particle":"","parse-names":false,"suffix":""},{"dropping-particle":"","family":"Leu","given":"Jenq Shiou","non-dropping-particle":"","parse-names":false,"suffix":""},{"dropping-particle":"","family":"Wang","given":"Jui Tang","non-dropping-particle":"","parse-names":false,"suffix":""}],"container-title":"IEEE Vehicular Technology Conference","id":"ITEM-1","issued":{"date-parts":[["2021"]]},"page":"1-5","title":"Design and Implementation of Vehicle Speed Estimation Using Road Marking-based Perspective Transformation","type":"article-journal","volume":"2021-April"},"uris":["http://www.mendeley.com/documents/?uuid=d0994edf-9ec0-45f6-9376-76643610c7d9"]}],"mendeley":{"formattedCitation":"[9]","plainTextFormattedCitation":"[9]","previouslyFormattedCitation":"[9]"},"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9]</w:t>
      </w:r>
      <w:r w:rsidRPr="0056294F">
        <w:rPr>
          <w:rFonts w:ascii="Times New Roman" w:hAnsi="Times New Roman" w:cs="Times New Roman"/>
          <w:sz w:val="24"/>
          <w:szCs w:val="24"/>
        </w:rPr>
        <w:fldChar w:fldCharType="end"/>
      </w:r>
    </w:p>
    <w:p w14:paraId="127A9C3F"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04C8D7C9"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 xml:space="preserve">Recent methods for vehicle counting and speed estimation use YOLOv5 for accurate vehicle detection, achieving up to 99.57% accuracy in counting. Speed estimation is enhanced by linear regression and threshold filtering, comparing favorably with ground truth from vehicle loop detectors. The system demonstrates high accuracy and reliability in real-world scenarios.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GCCE59613.2023.10315516","ISBN":"9798350340181","abstract":"Vision-based applications have been gradually applied to city management demands in recent years. This study proposes an enhanced speed estimation method that uses video data from publicly accessible government surveillance cameras. By incorporating YOLO and DeepSORT, the system deduced each vehicle's position and estimated their speed accurately in a regression manner. According to the preliminary experimental result, the proposed method can produce data regarding vehicle counting and speed estimation; it showed that the proposed method could gain comparable content to the ground truth of the transportation web service platform.","author":[{"dropping-particle":"","family":"Peng","given":"Cheng Wei","non-dropping-particle":"","parse-names":false,"suffix":""},{"dropping-particle":"","family":"Lin","given":"Tai You","non-dropping-particle":"","parse-names":false,"suffix":""},{"dropping-particle":"","family":"Hsu","given":"Chen Chien","non-dropping-particle":"","parse-names":false,"suffix":""},{"dropping-particle":"","family":"Huang","given":"Sheng Chung","non-dropping-particle":"","parse-names":false,"suffix":""}],"container-title":"GCCE 2023 - 2023 IEEE 12th Global Conference on Consumer Electronics","id":"ITEM-1","issued":{"date-parts":[["2023"]]},"page":"889-890","publisher":"IEEE","title":"Enhanced Vision-Based Speed Estimation By Roadside Surveillance Cameras","type":"article-journal"},"uris":["http://www.mendeley.com/documents/?uuid=9bd03685-7c64-416b-a03c-7872ff1415d3"]}],"mendeley":{"formattedCitation":"[10]","plainTextFormattedCitation":"[10]","previouslyFormattedCitation":"[10]"},"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0]</w:t>
      </w:r>
      <w:r w:rsidRPr="0056294F">
        <w:rPr>
          <w:rFonts w:ascii="Times New Roman" w:hAnsi="Times New Roman" w:cs="Times New Roman"/>
          <w:sz w:val="24"/>
          <w:szCs w:val="24"/>
        </w:rPr>
        <w:fldChar w:fldCharType="end"/>
      </w:r>
    </w:p>
    <w:p w14:paraId="280AE4A8"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44F2C212"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lastRenderedPageBreak/>
        <w:t>Machine learning models, including SVM, RF, GBDT, XGBoost, and ANN, have been used for freeway traffic speed estimation. The RF model showed the highest accuracy and ease of calibration among them. All models effectively capture traffic speed patterns, but RF is preferred for its performance. Future work includes improving accuracy with more data and expanding to traffic flow prediction.</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061/jtepbs.0000455","ISSN":"2473-2907","abstract":"AbstractIn the literature, machine-learning techniques have been extensively implemented to capture the stochastic characteristics of freeway traffic speed. The deployment of intelligent transporta...","author":[{"dropping-particle":"","family":"Zhang","given":"Zhao","non-dropping-particle":"","parse-names":false,"suffix":""},{"dropping-particle":"","family":"Yang","given":"Xianfeng","non-dropping-particle":"","parse-names":false,"suffix":""}],"container-title":"Journal of Transportation Engineering, Part A: Systems","id":"ITEM-1","issue":"12","issued":{"date-parts":[["2020"]]},"title":"Freeway Traffic Speed Estimation by Regression Machine-Learning Techniques Using Probe Vehicle and Sensor Detector Data","type":"article-journal","volume":"146"},"uris":["http://www.mendeley.com/documents/?uuid=dff2376d-59b6-4ab5-980f-6d9ae45f7c75"]}],"mendeley":{"formattedCitation":"[11]","plainTextFormattedCitation":"[11]","previouslyFormattedCitation":"[11]"},"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1]</w:t>
      </w:r>
      <w:r w:rsidRPr="0056294F">
        <w:rPr>
          <w:rFonts w:ascii="Times New Roman" w:hAnsi="Times New Roman" w:cs="Times New Roman"/>
          <w:sz w:val="24"/>
          <w:szCs w:val="24"/>
        </w:rPr>
        <w:fldChar w:fldCharType="end"/>
      </w:r>
    </w:p>
    <w:p w14:paraId="300BF97E"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566F1F27"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 xml:space="preserve">The system evaluated vehicle detection using confusion matrices for precision, recall, and accuracy. SSD, Faster R-CNN, and YOLO were compared: SSD excelled in real-time performance with an mAP of 0.78, while Faster R-CNN achieved higher accuracy (mAP of 0.83). YOLO had lower accuracy (mAP of 0.73) and struggled with small objects. Future work aims to integrate machine learning and additional sensors for enhanced accuracy.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ICoAC59537.2023.10249241","ISBN":"9798350318210","abstract":"This paper presents a novel approach for speed calculation and distance estimation in a vehicle detection system. It utilizes an SSD model for vehicle detection and integrates the Dlib library with a DeepSORT model for tracking. The Euclidean distance metric is used for distance estimation, while relative velocity is employed for speed calculation. The proposed method demonstrates high accuracy in vehicle detection and robust tracking performance. Experimental results validate its effectiveness. This system has potential applications in traffic monitoring and autonomous driving.","author":[{"dropping-particle":"","family":"Vijayalakshmi","given":"M.","non-dropping-particle":"","parse-names":false,"suffix":""},{"dropping-particle":"","family":"Suvitha","given":"D.","non-dropping-particle":"","parse-names":false,"suffix":""},{"dropping-particle":"","family":"Gowtham Krishna","given":"C.","non-dropping-particle":"","parse-names":false,"suffix":""}],"container-title":"12th IEEE International Conference on Advanced Computing, ICoAC 2023","id":"ITEM-1","issued":{"date-parts":[["2023"]]},"page":"1-5","publisher":"IEEE","title":"Moving Vehicle Speed and Distance Estimation in Autonomous Vehicles","type":"article-journal"},"uris":["http://www.mendeley.com/documents/?uuid=e68d4c0c-38b6-4d1c-b320-008319f5b544"]}],"mendeley":{"formattedCitation":"[12]","plainTextFormattedCitation":"[12]","previouslyFormattedCitation":"[12]"},"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2]</w:t>
      </w:r>
      <w:r w:rsidRPr="0056294F">
        <w:rPr>
          <w:rFonts w:ascii="Times New Roman" w:hAnsi="Times New Roman" w:cs="Times New Roman"/>
          <w:sz w:val="24"/>
          <w:szCs w:val="24"/>
        </w:rPr>
        <w:fldChar w:fldCharType="end"/>
      </w:r>
    </w:p>
    <w:p w14:paraId="000B06D8"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4212409E"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 xml:space="preserve">The ReVISE system leverages RF signal strength and a multi-class SVM classifier, achieving perfect detection accuracy. Speed estimation is performed using a statistical approach and quadratic curve fitting, with the latter yielding 90% accuracy. Future improvements include integrating both methods, refining data quality, and expanding to larger test environments.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VETECS.2012.6240184","ISBN":"9781467309905","ISSN":"15502252","abstract":"Developing a robust and reliable vehicle detection and speed estimation system that alerts drivers about driving conditions and helps them avoid joining traffic jams is an important problem that has attracted lots of attention recently. In this paper, we introduce a novel RF-based vehicle motion detection and speed estimation system (ReVISE). Our system leverages the fact that the presence of objects in an RF environment affects the received signal strength and hence, can be used to detect and identify different characteristics of the objects in an area of interest. Our long-term vision for ReVISE is to leverage common wireless networks, such as WiFi or cellular, to detect the density of traffic and estimate the car speed based on the mobile devices carried by users. This gives us an edge over the current techniques for traffic estimation as we do not require any specialized hardware and the cellular signal strength information is available from all cell phones, providing large-scale ubiquitous traffic estimation. We present the design and analysis of ReVISE including its vehicle detection and speed estimation modules. The detection module can differentiate between an empty street, stationary cars, and moving cars based on a multi-class SVM approach that uses features from the RF signal strength. We also present two novel speed estimation techniques based on statistical and curve fitting approaches. Evaluation of ReVISE in a real testbed shows that the proposed techniques can detect vehicle motion with an accuracy of 100% and estimate the vehicle speed with an accuracy of 90% in typical streets. This highlights the feasibility and promise of using RF for vehicle detection and speed estimation. © 2012 IEEE.","author":[{"dropping-particle":"","family":"Kassem","given":"Nehal","non-dropping-particle":"","parse-names":false,"suffix":""},{"dropping-particle":"","family":"Kosba","given":"Ahmed E.","non-dropping-particle":"","parse-names":false,"suffix":""},{"dropping-particle":"","family":"Youssef","given":"Moustafa","non-dropping-particle":"","parse-names":false,"suffix":""}],"container-title":"IEEE Vehicular Technology Conference","id":"ITEM-1","issued":{"date-parts":[["2012"]]},"page":"1-5","publisher":"IEEE","title":"RF-based vehicle detection and speed estimation","type":"article-journal"},"uris":["http://www.mendeley.com/documents/?uuid=27557b82-4b48-4fcd-b7c2-46c6d14469c0"]}],"mendeley":{"formattedCitation":"[13]","plainTextFormattedCitation":"[13]","previouslyFormattedCitation":"[13]"},"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3]</w:t>
      </w:r>
      <w:r w:rsidRPr="0056294F">
        <w:rPr>
          <w:rFonts w:ascii="Times New Roman" w:hAnsi="Times New Roman" w:cs="Times New Roman"/>
          <w:sz w:val="24"/>
          <w:szCs w:val="24"/>
        </w:rPr>
        <w:fldChar w:fldCharType="end"/>
      </w:r>
    </w:p>
    <w:p w14:paraId="5145D76C"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7F663288"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The study introduces a vehicle detection, tracking, and counting system utilizing YOLOv3-tiny, implemented on a GeForce GTX 950M GPU. This system demonstrates effective real-time performance, processing at 33.5 FPS, and accurately manages vehicle tracking in both single and bidirectional traffic. The approach ensures reliable vehicle counting despite occasional detection misses or duplicate frames.</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SIITME47687.2019.8990708","ISBN":"9781728133300","abstract":"Real-time vehicle detection, tracking and counting from surveillance cameras is a main part for many applications in smart cities. Usually, this task encounters some problems in practice, like the lack of real-time processing of the videos or the errors in detection and/or tracking. In this paper we propose an approach for real time vehicle counting by using Tiny YOLO for detection and fast motion estimation for tracking. Our application is running in Ubuntu with GPU processing, and the next step is to test it on low-budget devices, as Jetson Nano. Experimental results show that our approach achieves high accuracy at real time speed (33.5 FPS) on real traffic videos.","author":[{"dropping-particle":"","family":"Oltean","given":"Gabriel","non-dropping-particle":"","parse-names":false,"suffix":""},{"dropping-particle":"","family":"Florea","given":"Camelia","non-dropping-particle":"","parse-names":false,"suffix":""},{"dropping-particle":"","family":"Orghidan","given":"Radu","non-dropping-particle":"","parse-names":false,"suffix":""},{"dropping-particle":"","family":"Oltean","given":"Victor","non-dropping-particle":"","parse-names":false,"suffix":""}],"container-title":"SIITME 2019 - 2019 IEEE 25th International Symposium for Design and Technology in Electronic Packaging, Proceedings","id":"ITEM-1","issue":"October","issued":{"date-parts":[["2019"]]},"page":"240-243","title":"Towards Real Time Vehicle Counting using YOLO-Tiny and Fast Motion Estimation","type":"article-journal"},"uris":["http://www.mendeley.com/documents/?uuid=22c2eaf7-abbf-46e6-abab-febaa9501de3"]}],"mendeley":{"formattedCitation":"[14]","plainTextFormattedCitation":"[14]","previouslyFormattedCitation":"[14]"},"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4]</w:t>
      </w:r>
      <w:r w:rsidRPr="0056294F">
        <w:rPr>
          <w:rFonts w:ascii="Times New Roman" w:hAnsi="Times New Roman" w:cs="Times New Roman"/>
          <w:sz w:val="24"/>
          <w:szCs w:val="24"/>
        </w:rPr>
        <w:fldChar w:fldCharType="end"/>
      </w:r>
    </w:p>
    <w:p w14:paraId="0EAD859E"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31EBBBC4"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 xml:space="preserve">Vehicle tracking using roadside lidar is discussed, highlighting methods like clustering, centroid-based tracking, and accuracy refinement, reaching 0.22 m/s. The study shows advantages of higher lidar beam counts and optimal sensor positioning for urban traffic. Future work includes real-time monitoring improvements and incorporating deep learning for better classification.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JSTARS.2020.3024921","ISSN":"21511535","abstract":"Vehicle speed is a key variable for the calibration, validation, and improvement of traffic emission and air quality models. Lidar technologies have significant potential in vehicle tracking by scanning the surroundings in 3-D frequently, hence can be used as traffic flow monitoring sensors for accurate vehicle counting and speed estimation. However, the characteristics of lidar-based vehicle tracking and speed estimation, such as attainable accuracy, remain as open questions. This research therefore proposes a tracking framework from roadside lidar to detect and track vehicles with the aim of accurate vehicle speed estimation. Within this framework, on-road vehicles are first detected from the observed point clouds, after which a centroid-based tracking flow is implemented to obtain initial vehicle transformations. A tracker, utilizing the unscented Kalman Filter and joint probabilistic data association filter, is adopted in the tracking flow. Finally, vehicle tracking is refined through an image matching process to improve the accuracy of estimated vehicle speeds. The effectiveness of the proposed approach has been evaluated using lidar data obtained from two different panoramic 3-D lidar sensors, a RoboSense RS-LiDAR-32 and a Velodyne VLP-16, at a traffic light and a road intersection, respectively, in order to account for real-world scenarios. Validation against reference data obtained by a test vehicle equipped with accurate positioning systems shows that more than 94% of vehicles could be detected and tracked, with a mean speed accuracy of 0.22 m/s.","author":[{"dropping-particle":"","family":"Zhang","given":"Jiaxing","non-dropping-particle":"","parse-names":false,"suffix":""},{"dropping-particle":"","family":"Xiao","given":"Wen","non-dropping-particle":"","parse-names":false,"suffix":""},{"dropping-particle":"","family":"Coifman","given":"Benjamin","non-dropping-particle":"","parse-names":false,"suffix":""},{"dropping-particle":"","family":"Mills","given":"Jon P.","non-dropping-particle":"","parse-names":false,"suffix":""}],"container-title":"IEEE Journal of Selected Topics in Applied Earth Observations and Remote Sensing","id":"ITEM-1","issue":"November","issued":{"date-parts":[["2020"]]},"page":"5597-5608","title":"Vehicle Tracking and Speed Estimation from Roadside Lidar","type":"article-journal","volume":"13"},"uris":["http://www.mendeley.com/documents/?uuid=5d44e7cd-eec8-48e3-ba2d-5f890811efe3"]}],"mendeley":{"formattedCitation":"[15]","plainTextFormattedCitation":"[15]","previouslyFormattedCitation":"[15]"},"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5]</w:t>
      </w:r>
      <w:r w:rsidRPr="0056294F">
        <w:rPr>
          <w:rFonts w:ascii="Times New Roman" w:hAnsi="Times New Roman" w:cs="Times New Roman"/>
          <w:sz w:val="24"/>
          <w:szCs w:val="24"/>
        </w:rPr>
        <w:fldChar w:fldCharType="end"/>
      </w:r>
    </w:p>
    <w:p w14:paraId="3B8F1EFA"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7CA42F50"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 xml:space="preserve">A model combining YOLO-v3 and SORT was tested on the UA-DETRAC dataset, achieving an 85.45% vehicle counting accuracy. The system struggled with stationary vehicles and intersections, leading to multiple counts and missed detections. Future improvements include using DeepSORT for better handling of occlusions and appearance changes.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ICICCS56967.2023.10142302","ISBN":"9798350397253","abstract":"In recent decades, intelligent transportation systems have drawn a lot of attention. For a traffic control strategy to be successful, accurate and thorough traffic flow information is essential. The main objective in this field is vehicle detection, and two crucial applications are vehicle counting and classification. There are numerous ways to count vehicles, including manual counts, computer vision, pneumatic road tube counting, and inductive loops. But developing a quick and precise approach for estimating traffic volume and vehicle counts is the major goal. The conventional approaches need a lot of time and complexity. Therefore, a computer vision-based virtual detection zone method that is straightforward, quick, and accurate is being used to address these problems. A UA-DETRAC dataset is used to evaluate the suggested approach. Firstly, the zone is made by setting the coordinates in the frame. This can be done by manually plotting the points on the frame. The zone is visualised into the frame using the OpenCV library. Pre-trained YOLOv3 model is used for object detection and classification. The vehicles are classified into five different categories. Sort algorithm is used for vehicle tracking and counting the number of vehicles that pass through the virtual detection zone. The number of vehicles passing through the virtual detection zone in a given time can be used to estimate the traffic volume at the time.","author":[{"dropping-particle":"","family":"Anil","given":"Jenna Maria","non-dropping-particle":"","parse-names":false,"suffix":""},{"dropping-particle":"","family":"Mathews","given":"Liz","non-dropping-particle":"","parse-names":false,"suffix":""},{"dropping-particle":"","family":"Renji","given":"Rajeswari","non-dropping-particle":"","parse-names":false,"suffix":""},{"dropping-particle":"","family":"Jose","given":"Riya Mariya","non-dropping-particle":"","parse-names":false,"suffix":""},{"dropping-particle":"","family":"Thomas","given":"Shiney","non-dropping-particle":"","parse-names":false,"suffix":""}],"container-title":"Proceedings of the 7th International Conference on Intelligent Computing and Control Systems, ICICCS 2023","id":"ITEM-1","issued":{"date-parts":[["2023"]]},"page":"695-699","publisher":"IEEE","title":"Vehicle Counting based on Convolution Neural Network","type":"article-journal"},"uris":["http://www.mendeley.com/documents/?uuid=4e9b3163-6a77-4f76-a237-33439a3eeafe"]}],"mendeley":{"formattedCitation":"[16]","plainTextFormattedCitation":"[16]","previouslyFormattedCitation":"[16]"},"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6]</w:t>
      </w:r>
      <w:r w:rsidRPr="0056294F">
        <w:rPr>
          <w:rFonts w:ascii="Times New Roman" w:hAnsi="Times New Roman" w:cs="Times New Roman"/>
          <w:sz w:val="24"/>
          <w:szCs w:val="24"/>
        </w:rPr>
        <w:fldChar w:fldCharType="end"/>
      </w:r>
    </w:p>
    <w:p w14:paraId="41B80FBE"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4D40B348"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lastRenderedPageBreak/>
        <w:t>This vehicle detection and tracking system employs TensorFlow with YOLOv4 and DeepSORT, surpassing YOLOv3 with 82.08% mAP@0.5. YOLOv4-tiny balances accuracy (76.14% mAP@0.5) and speed (40 fps on GTX 1660ti). For improved adaptability, consider using a Raspberry Pi for compact installations and cloud computing with high-performance GPUs for enhanced efficiency.</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ISCAIE51753.2021.9431784","ISBN":"9781665403382","abstract":"Every year, the number of vehicles on the road will be increasing. as claimed by a road transport department (JPJ) data in Malaysia, there were around 31.2 million units of motor vehicles recorded in Malaysia as of December 31, 2019. While as, from the mid-2017, there were around 28.18 million units of motor vehicles recorded in Malaysia. Consequently, accurate and fast detection of vehicles on the road is needed by using the volume of vehicles as valuable data for detecting traffic congestion which then benefits for traffic management. Using the implemented deep learning for vehicle detection, this paper project is using TensorFlow which is platform for machine learning and you only look once (yolo) which is object detection algorithm for real-time vehicle detection. By combining this two and other dependencies with python as programming language, the suggested method in this paper determine the improvement of YOLOv4 latest algorithm compared to the previous model in vehicle detection system. This vehicle detection also uses DeepSORT algorithm to help counting the number of vehicles pass in the video effectively. From this paper, the best model between YOLO model is Yolov4 which had achieved state-of-the-art results with 82.08% AP50 using the custom dataset at a real time speed of around 14 FPS on GTX 1660ti.","author":[{"dropping-particle":"","family":"Zuraimi","given":"Muhammad Azhad","non-dropping-particle":"Bin","parse-names":false,"suffix":""},{"dropping-particle":"","family":"Kamaru Zaman","given":"Fadhlan Hafizhelmi","non-dropping-particle":"","parse-names":false,"suffix":""}],"container-title":"ISCAIE 2021 - IEEE 11th Symposium on Computer Applications and Industrial Electronics","id":"ITEM-1","issued":{"date-parts":[["2021"]]},"page":"23-29","title":"Vehicle detection and tracking using YOLO and DeepSORT","type":"article-journal"},"uris":["http://www.mendeley.com/documents/?uuid=e981835b-988c-4abf-9a72-c968bf846424"]}],"mendeley":{"formattedCitation":"[17]","plainTextFormattedCitation":"[17]","previouslyFormattedCitation":"[17]"},"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7]</w:t>
      </w:r>
      <w:r w:rsidRPr="0056294F">
        <w:rPr>
          <w:rFonts w:ascii="Times New Roman" w:hAnsi="Times New Roman" w:cs="Times New Roman"/>
          <w:sz w:val="24"/>
          <w:szCs w:val="24"/>
        </w:rPr>
        <w:fldChar w:fldCharType="end"/>
      </w:r>
    </w:p>
    <w:p w14:paraId="462AA108"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6C707B82"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 xml:space="preserve">This traffic surveillance system employs machine learning for vehicle number plate recognition and speed detection. It incorporates methods for speed monitoring, accident detection, and license plate identification, with automated notifications sent to control rooms. This solution provides a cost-effective and flexible approach to traffic management and surveillance.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ICSCAN58655.2023.10395451","ISBN":"9798350315127","abstract":"A traffic surveillance prevention system with vehicle number plate identification and speed detection using machine learning provides a complete traffic solution. By using only camera captures, a traffic observation system can measure major traffic boundaries from video layouts. This paper proposes to identify over-speeding vehicles' number plates and initiate an emergency message on detecting accidents. Utilizing the CCTV footage, vehicle detection takes place and the speed of the vehicle is derived using Open CV. The Number of the vehicle is recognized using contour under computer vision which is a field of machine learning that enables a computer system to derive meaningful information from digital images. The accident will be detected from the video input using the Convolutional Neural Network Algorithm and Computer Vision. On detecting an accident, an emergency message is initiated to the nearest control room with the corresponding location.","author":[{"dropping-particle":"","family":"Kumar","given":"P. Siva","non-dropping-particle":"","parse-names":false,"suffix":""},{"dropping-particle":"","family":"Shanmugasundaram","given":"S.","non-dropping-particle":"","parse-names":false,"suffix":""},{"dropping-particle":"","family":"Mahalakshmi","given":"S.","non-dropping-particle":"","parse-names":false,"suffix":""}],"container-title":"2023 International Conference on System, Computation, Automation and Networking, ICSCAN 2023","id":"ITEM-1","issued":{"date-parts":[["2023"]]},"page":"1-5","publisher":"IEEE","title":"Vehicle Number Plate Identification and Speed Detection for Traffic Surveillance Prevention Using Machine Learning","type":"article-journal"},"uris":["http://www.mendeley.com/documents/?uuid=5428cecd-37ba-4bf4-9183-5eae1d65b4ea"]}],"mendeley":{"formattedCitation":"[18]","plainTextFormattedCitation":"[18]","previouslyFormattedCitation":"[18]"},"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8]</w:t>
      </w:r>
      <w:r w:rsidRPr="0056294F">
        <w:rPr>
          <w:rFonts w:ascii="Times New Roman" w:hAnsi="Times New Roman" w:cs="Times New Roman"/>
          <w:sz w:val="24"/>
          <w:szCs w:val="24"/>
        </w:rPr>
        <w:fldChar w:fldCharType="end"/>
      </w:r>
    </w:p>
    <w:p w14:paraId="323F0EA2"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38211F9D" w14:textId="7777777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This study evaluates a vehicle tracking and speed estimation model applied to Track 1 videos from the 2018 NVIDIA AI City Challenge. The model achieved a detection rate (DR) score of 1.0 but had an RMSE of 12.1094, resulting in an S1 score of 0.6547. While the constant speed (CS) model performed well, the predictive speed (PS) model showed higher variability and lower accuracy. Future work includes exploring smoothing techniques and comparing with other detect-then-track algorithms.</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CVPRW.2018.00028","ISBN":"9781538661000","ISSN":"21607516","abstract":"The rapid recent advancements in the computation ability of everyday computers have made it possible to widely apply deep learning methods to the analysis of traffic surveillance videos. Traffic flow prediction, anomaly detection, vehicle re-identification, and vehicle tracking are basic components in traffic analysis. Among these applications, traffic flow prediction, or vehicle speed estimation, is one of the most important research topics of recent years. Good solutions to this problem could prevent traffic collisions and help improve road planning by better estimating transit demand. In the 2018 NVIDIA AI City Challenge, we combine modern deep learning models with classic computer vision approaches to propose an efficient way to predict vehicle speed. In this paper, we introduce some state-of-the-art approaches in vehicle speed estimation, vehicle detection, and object tracking, as well as our solution for Track 1 of the Challenge.","author":[{"dropping-particle":"","family":"Hua","given":"Shuai","non-dropping-particle":"","parse-names":false,"suffix":""},{"dropping-particle":"","family":"Kapoor","given":"Manika","non-dropping-particle":"","parse-names":false,"suffix":""},{"dropping-particle":"","family":"Anastasiu","given":"David C.","non-dropping-particle":"","parse-names":false,"suffix":""}],"container-title":"IEEE Computer Society Conference on Computer Vision and Pattern Recognition Workshops","id":"ITEM-1","issued":{"date-parts":[["2018"]]},"page":"153-160","publisher":"IEEE","title":"Vehicle tracking and speed estimation from traffic videos","type":"article-journal","volume":"2018-June"},"uris":["http://www.mendeley.com/documents/?uuid=49b2a54c-3fb9-446f-8354-8d6439051063"]}],"mendeley":{"formattedCitation":"[19]","plainTextFormattedCitation":"[19]","previouslyFormattedCitation":"[19]"},"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19]</w:t>
      </w:r>
      <w:r w:rsidRPr="0056294F">
        <w:rPr>
          <w:rFonts w:ascii="Times New Roman" w:hAnsi="Times New Roman" w:cs="Times New Roman"/>
          <w:sz w:val="24"/>
          <w:szCs w:val="24"/>
        </w:rPr>
        <w:fldChar w:fldCharType="end"/>
      </w:r>
    </w:p>
    <w:p w14:paraId="69C69DCE" w14:textId="77777777" w:rsidR="002C0D26" w:rsidRPr="0056294F" w:rsidRDefault="002C0D26" w:rsidP="0056294F">
      <w:pPr>
        <w:pStyle w:val="NoSpacing"/>
        <w:spacing w:line="360" w:lineRule="auto"/>
        <w:jc w:val="both"/>
        <w:rPr>
          <w:rFonts w:ascii="Times New Roman" w:hAnsi="Times New Roman" w:cs="Times New Roman"/>
          <w:sz w:val="24"/>
          <w:szCs w:val="24"/>
        </w:rPr>
      </w:pPr>
    </w:p>
    <w:p w14:paraId="3A9D64B2" w14:textId="03A0C487" w:rsidR="002C0D26" w:rsidRPr="0056294F" w:rsidRDefault="002C0D26" w:rsidP="0056294F">
      <w:pPr>
        <w:pStyle w:val="NoSpacing"/>
        <w:spacing w:line="360" w:lineRule="auto"/>
        <w:jc w:val="both"/>
        <w:rPr>
          <w:rFonts w:ascii="Times New Roman" w:hAnsi="Times New Roman" w:cs="Times New Roman"/>
          <w:sz w:val="24"/>
          <w:szCs w:val="24"/>
        </w:rPr>
      </w:pPr>
      <w:r w:rsidRPr="0056294F">
        <w:rPr>
          <w:rFonts w:ascii="Times New Roman" w:hAnsi="Times New Roman" w:cs="Times New Roman"/>
          <w:sz w:val="24"/>
          <w:szCs w:val="24"/>
        </w:rPr>
        <w:t xml:space="preserve">Vehicle speed estimation using YOLO for detection and RNN for prediction has been explored, demonstrating the effectiveness of bounding box area alone as the input feature. Evaluated on the VS13 dataset, the RNN model achieves an average error of 4.08 km/h, significantly outperforming audio-based methods with an RMSE of 7.39 km/h. The study finds that bounding box position does not enhance estimation accuracy, emphasizing the importance of using only bounding box area. </w:t>
      </w:r>
      <w:r w:rsidRPr="0056294F">
        <w:rPr>
          <w:rFonts w:ascii="Times New Roman" w:hAnsi="Times New Roman" w:cs="Times New Roman"/>
          <w:sz w:val="24"/>
          <w:szCs w:val="24"/>
        </w:rPr>
        <w:fldChar w:fldCharType="begin" w:fldLock="1"/>
      </w:r>
      <w:r w:rsidRPr="0056294F">
        <w:rPr>
          <w:rFonts w:ascii="Times New Roman" w:hAnsi="Times New Roman" w:cs="Times New Roman"/>
          <w:sz w:val="24"/>
          <w:szCs w:val="24"/>
        </w:rPr>
        <w:instrText>ADDIN CSL_CITATION {"citationItems":[{"id":"ITEM-1","itemData":{"DOI":"10.1109/IT57431.2023.10078639","ISBN":"9798350397512","abstract":"The paper deals with vehicle speed estimation using video data obtained from a single camera. We propose a speed estimation method which uses the YOLO algorithm for vehicle detection and tracking, and a recurrent neural network (RNN) for speed estimation. As input features for speed estimation, we use the position and size of bounding boxes around the vehicles, extracted by the YOLO detector. The proposed method is trained and tested on the recently proposed VS13 dataset. The experimental results show that the box position does not bring any improvement in the speed estimation performance. The proposed RNN-based estimator gives an average error of 4.08 km/h using only the area of bounding box as input feature, which significantly outperforms audio-based approaches on the same dataset.","author":[{"dropping-particle":"","family":"Perunicic","given":"Andrija","non-dropping-particle":"","parse-names":false,"suffix":""},{"dropping-particle":"","family":"Djukanovic","given":"Slobodan","non-dropping-particle":"","parse-names":false,"suffix":""},{"dropping-particle":"","family":"Cvijetic","given":"Andrej","non-dropping-particle":"","parse-names":false,"suffix":""}],"container-title":"2023 27th International Conference on Information Technology, IT 2023","id":"ITEM-1","issued":{"date-parts":[["2023"]]},"page":"15-18","title":"Vision-based Vehicle Speed Estimation Using the YOLO Detector and RNN","type":"article-journal"},"uris":["http://www.mendeley.com/documents/?uuid=b3c744f1-2556-4ae9-b213-ba0caea8a9a8"]}],"mendeley":{"formattedCitation":"[20]","plainTextFormattedCitation":"[20]","previouslyFormattedCitation":"[20]"},"properties":{"noteIndex":0},"schema":"https://github.com/citation-style-language/schema/raw/master/csl-citation.json"}</w:instrText>
      </w:r>
      <w:r w:rsidRPr="0056294F">
        <w:rPr>
          <w:rFonts w:ascii="Times New Roman" w:hAnsi="Times New Roman" w:cs="Times New Roman"/>
          <w:sz w:val="24"/>
          <w:szCs w:val="24"/>
        </w:rPr>
        <w:fldChar w:fldCharType="separate"/>
      </w:r>
      <w:r w:rsidRPr="0056294F">
        <w:rPr>
          <w:rFonts w:ascii="Times New Roman" w:hAnsi="Times New Roman" w:cs="Times New Roman"/>
          <w:noProof/>
          <w:sz w:val="24"/>
          <w:szCs w:val="24"/>
        </w:rPr>
        <w:t>[20]</w:t>
      </w:r>
      <w:r w:rsidRPr="0056294F">
        <w:rPr>
          <w:rFonts w:ascii="Times New Roman" w:hAnsi="Times New Roman" w:cs="Times New Roman"/>
          <w:sz w:val="24"/>
          <w:szCs w:val="24"/>
        </w:rPr>
        <w:fldChar w:fldCharType="end"/>
      </w:r>
    </w:p>
    <w:p w14:paraId="730CB581" w14:textId="77777777" w:rsidR="002C0D26" w:rsidRPr="002C0D26" w:rsidRDefault="002C0D26" w:rsidP="0056294F">
      <w:pPr>
        <w:pStyle w:val="BodyText"/>
        <w:spacing w:line="360" w:lineRule="auto"/>
        <w:ind w:left="520" w:right="175"/>
      </w:pPr>
    </w:p>
    <w:p w14:paraId="3633B30D" w14:textId="77777777" w:rsidR="002C0D26" w:rsidRPr="002C0D26" w:rsidRDefault="002C0D26" w:rsidP="0056294F">
      <w:pPr>
        <w:pStyle w:val="BodyText"/>
        <w:spacing w:line="360" w:lineRule="auto"/>
        <w:ind w:left="520" w:right="175"/>
      </w:pPr>
    </w:p>
    <w:p w14:paraId="236B6B4D" w14:textId="77777777" w:rsidR="002C0D26" w:rsidRPr="002C0D26" w:rsidRDefault="002C0D26" w:rsidP="0056294F">
      <w:pPr>
        <w:pStyle w:val="BodyText"/>
        <w:spacing w:line="360" w:lineRule="auto"/>
        <w:ind w:left="520" w:right="175"/>
      </w:pPr>
    </w:p>
    <w:p w14:paraId="2C376114" w14:textId="77777777" w:rsidR="00CC4F45" w:rsidRPr="002C0D26" w:rsidRDefault="00CC4F45" w:rsidP="0056294F">
      <w:pPr>
        <w:pStyle w:val="BodyText"/>
      </w:pPr>
      <w:r w:rsidRPr="002C0D26">
        <w:t xml:space="preserve">            </w:t>
      </w:r>
    </w:p>
    <w:p w14:paraId="63940206" w14:textId="77777777" w:rsidR="00CC4F45" w:rsidRPr="002C0D26" w:rsidRDefault="00CC4F45" w:rsidP="0056294F">
      <w:pPr>
        <w:pStyle w:val="BodyText"/>
      </w:pPr>
    </w:p>
    <w:p w14:paraId="401E7E24" w14:textId="77777777" w:rsidR="00CC4F45" w:rsidRPr="002C0D26" w:rsidRDefault="00CC4F45" w:rsidP="0056294F">
      <w:pPr>
        <w:pStyle w:val="BodyText"/>
      </w:pPr>
    </w:p>
    <w:p w14:paraId="01B3CBCA" w14:textId="77777777" w:rsidR="00CC4F45" w:rsidRPr="002C0D26" w:rsidRDefault="00CC4F45" w:rsidP="0056294F">
      <w:pPr>
        <w:pStyle w:val="BodyText"/>
      </w:pPr>
    </w:p>
    <w:p w14:paraId="699DC0D9" w14:textId="77777777" w:rsidR="00CC4F45" w:rsidRPr="002C0D26" w:rsidRDefault="00CC4F45" w:rsidP="0056294F">
      <w:pPr>
        <w:pStyle w:val="BodyText"/>
      </w:pPr>
    </w:p>
    <w:p w14:paraId="63FC3513" w14:textId="77777777" w:rsidR="00CC4F45" w:rsidRPr="002C0D26" w:rsidRDefault="00CC4F45" w:rsidP="0056294F">
      <w:pPr>
        <w:pStyle w:val="BodyText"/>
      </w:pPr>
    </w:p>
    <w:p w14:paraId="73F9B851" w14:textId="77777777" w:rsidR="002C0D26" w:rsidRPr="002C0D26" w:rsidRDefault="002C0D26" w:rsidP="0056294F">
      <w:pPr>
        <w:pStyle w:val="Heading4"/>
        <w:tabs>
          <w:tab w:val="left" w:pos="879"/>
        </w:tabs>
        <w:jc w:val="both"/>
        <w:rPr>
          <w:rFonts w:ascii="Times New Roman" w:hAnsi="Times New Roman" w:cs="Times New Roman"/>
        </w:rPr>
      </w:pPr>
    </w:p>
    <w:p w14:paraId="37BFE17B" w14:textId="77777777" w:rsidR="0056294F" w:rsidRDefault="0056294F" w:rsidP="0056294F">
      <w:pPr>
        <w:spacing w:line="360" w:lineRule="auto"/>
        <w:jc w:val="both"/>
        <w:rPr>
          <w:rFonts w:ascii="Times New Roman" w:hAnsi="Times New Roman" w:cs="Times New Roman"/>
        </w:rPr>
      </w:pPr>
    </w:p>
    <w:p w14:paraId="356E5615" w14:textId="40D968DB" w:rsidR="00D176A9" w:rsidRPr="00D176A9" w:rsidRDefault="00D176A9" w:rsidP="0056294F">
      <w:pPr>
        <w:spacing w:line="360" w:lineRule="auto"/>
        <w:jc w:val="both"/>
        <w:rPr>
          <w:rFonts w:ascii="Times New Roman" w:hAnsi="Times New Roman" w:cs="Times New Roman"/>
          <w:b/>
          <w:bCs/>
          <w:sz w:val="24"/>
          <w:szCs w:val="24"/>
        </w:rPr>
        <w:sectPr w:rsidR="00D176A9" w:rsidRPr="00D176A9" w:rsidSect="00CC4F45">
          <w:pgSz w:w="11920" w:h="16850"/>
          <w:pgMar w:top="1340" w:right="1260" w:bottom="1180" w:left="1280" w:header="0" w:footer="993" w:gutter="0"/>
          <w:cols w:space="720"/>
        </w:sectPr>
      </w:pPr>
    </w:p>
    <w:p w14:paraId="77ED1794" w14:textId="77777777" w:rsidR="0056294F" w:rsidRPr="002C0D26" w:rsidRDefault="0056294F" w:rsidP="0056294F">
      <w:pPr>
        <w:pStyle w:val="BodyText"/>
        <w:rPr>
          <w:sz w:val="52"/>
        </w:rPr>
      </w:pPr>
    </w:p>
    <w:p w14:paraId="5F478009" w14:textId="77777777" w:rsidR="00CC4F45" w:rsidRPr="002C0D26" w:rsidRDefault="00CC4F45" w:rsidP="0056294F">
      <w:pPr>
        <w:pStyle w:val="BodyText"/>
        <w:rPr>
          <w:sz w:val="52"/>
        </w:rPr>
      </w:pPr>
    </w:p>
    <w:p w14:paraId="5507CD68" w14:textId="77777777" w:rsidR="00CC4F45" w:rsidRPr="002C0D26" w:rsidRDefault="00CC4F45" w:rsidP="0056294F">
      <w:pPr>
        <w:pStyle w:val="BodyText"/>
        <w:rPr>
          <w:sz w:val="52"/>
        </w:rPr>
      </w:pPr>
    </w:p>
    <w:p w14:paraId="275FFD74" w14:textId="77777777" w:rsidR="00CC4F45" w:rsidRPr="002C0D26" w:rsidRDefault="00CC4F45" w:rsidP="0056294F">
      <w:pPr>
        <w:pStyle w:val="BodyText"/>
        <w:rPr>
          <w:sz w:val="52"/>
        </w:rPr>
      </w:pPr>
    </w:p>
    <w:p w14:paraId="288B097C" w14:textId="77777777" w:rsidR="00CC4F45" w:rsidRPr="002C0D26" w:rsidRDefault="00CC4F45" w:rsidP="0056294F">
      <w:pPr>
        <w:pStyle w:val="BodyText"/>
        <w:rPr>
          <w:sz w:val="52"/>
        </w:rPr>
      </w:pPr>
    </w:p>
    <w:p w14:paraId="78F79251" w14:textId="77777777" w:rsidR="00CC4F45" w:rsidRPr="002C0D26" w:rsidRDefault="00CC4F45" w:rsidP="0056294F">
      <w:pPr>
        <w:pStyle w:val="BodyText"/>
        <w:rPr>
          <w:sz w:val="52"/>
        </w:rPr>
      </w:pPr>
    </w:p>
    <w:p w14:paraId="4CB51713" w14:textId="77777777" w:rsidR="00CC4F45" w:rsidRPr="002C0D26" w:rsidRDefault="00CC4F45" w:rsidP="0056294F">
      <w:pPr>
        <w:pStyle w:val="BodyText"/>
        <w:rPr>
          <w:sz w:val="52"/>
        </w:rPr>
      </w:pPr>
    </w:p>
    <w:p w14:paraId="5A43123C" w14:textId="77777777" w:rsidR="00CC4F45" w:rsidRPr="002C0D26" w:rsidRDefault="00CC4F45" w:rsidP="0056294F">
      <w:pPr>
        <w:pStyle w:val="BodyText"/>
        <w:rPr>
          <w:sz w:val="52"/>
        </w:rPr>
      </w:pPr>
    </w:p>
    <w:p w14:paraId="5A1F7BEF" w14:textId="77777777" w:rsidR="00CC4F45" w:rsidRPr="002C0D26" w:rsidRDefault="00CC4F45" w:rsidP="0056294F">
      <w:pPr>
        <w:pStyle w:val="BodyText"/>
        <w:spacing w:before="50"/>
        <w:rPr>
          <w:sz w:val="52"/>
        </w:rPr>
      </w:pPr>
    </w:p>
    <w:p w14:paraId="75A4EE09" w14:textId="77777777" w:rsidR="0056294F" w:rsidRDefault="00CC4F45" w:rsidP="0056294F">
      <w:pPr>
        <w:pStyle w:val="Heading1"/>
        <w:spacing w:line="240" w:lineRule="auto"/>
        <w:ind w:left="1987"/>
        <w:jc w:val="both"/>
        <w:rPr>
          <w:rFonts w:ascii="Times New Roman" w:hAnsi="Times New Roman" w:cs="Times New Roman"/>
          <w:spacing w:val="-2"/>
        </w:rPr>
      </w:pPr>
      <w:r w:rsidRPr="002C0D26">
        <w:rPr>
          <w:rFonts w:ascii="Times New Roman" w:hAnsi="Times New Roman" w:cs="Times New Roman"/>
          <w:spacing w:val="-2"/>
        </w:rPr>
        <w:t xml:space="preserve">CHAPTER-3 </w:t>
      </w:r>
    </w:p>
    <w:p w14:paraId="04E26E7F" w14:textId="5777D6F3" w:rsidR="00CC4F45" w:rsidRPr="0056294F" w:rsidRDefault="00CC4F45" w:rsidP="0056294F">
      <w:pPr>
        <w:pStyle w:val="Heading1"/>
        <w:spacing w:line="376" w:lineRule="auto"/>
        <w:ind w:left="1987"/>
        <w:jc w:val="both"/>
        <w:rPr>
          <w:rFonts w:ascii="Times New Roman" w:hAnsi="Times New Roman" w:cs="Times New Roman"/>
          <w:spacing w:val="-2"/>
        </w:rPr>
      </w:pPr>
      <w:r w:rsidRPr="002C0D26">
        <w:rPr>
          <w:rFonts w:ascii="Times New Roman" w:hAnsi="Times New Roman" w:cs="Times New Roman"/>
          <w:spacing w:val="-2"/>
        </w:rPr>
        <w:t>PROPOSED</w:t>
      </w:r>
      <w:r w:rsidRPr="002C0D26">
        <w:rPr>
          <w:rFonts w:ascii="Times New Roman" w:hAnsi="Times New Roman" w:cs="Times New Roman"/>
          <w:spacing w:val="-31"/>
        </w:rPr>
        <w:t xml:space="preserve"> </w:t>
      </w:r>
      <w:r w:rsidRPr="002C0D26">
        <w:rPr>
          <w:rFonts w:ascii="Times New Roman" w:hAnsi="Times New Roman" w:cs="Times New Roman"/>
          <w:spacing w:val="-2"/>
        </w:rPr>
        <w:t>SYSTEM</w:t>
      </w:r>
    </w:p>
    <w:p w14:paraId="7DB5BC79" w14:textId="77777777" w:rsidR="00CC4F45" w:rsidRPr="002C0D26" w:rsidRDefault="00CC4F45" w:rsidP="0056294F">
      <w:pPr>
        <w:spacing w:line="376" w:lineRule="auto"/>
        <w:jc w:val="both"/>
        <w:rPr>
          <w:rFonts w:ascii="Times New Roman" w:hAnsi="Times New Roman" w:cs="Times New Roman"/>
        </w:rPr>
        <w:sectPr w:rsidR="00CC4F45" w:rsidRPr="002C0D26" w:rsidSect="00CC4F45">
          <w:pgSz w:w="11920" w:h="16850"/>
          <w:pgMar w:top="1940" w:right="1260" w:bottom="1180" w:left="1280" w:header="0" w:footer="993" w:gutter="0"/>
          <w:cols w:space="720"/>
        </w:sectPr>
      </w:pPr>
    </w:p>
    <w:p w14:paraId="400C72F4" w14:textId="77777777" w:rsidR="00CC4F45" w:rsidRPr="002C0D26" w:rsidRDefault="00CC4F45" w:rsidP="0056294F">
      <w:pPr>
        <w:pStyle w:val="Heading3"/>
        <w:numPr>
          <w:ilvl w:val="0"/>
          <w:numId w:val="4"/>
        </w:numPr>
        <w:tabs>
          <w:tab w:val="left" w:pos="3659"/>
        </w:tabs>
        <w:ind w:left="3659" w:hanging="359"/>
        <w:jc w:val="both"/>
        <w:rPr>
          <w:rFonts w:ascii="Times New Roman" w:hAnsi="Times New Roman" w:cs="Times New Roman"/>
        </w:rPr>
      </w:pPr>
      <w:bookmarkStart w:id="11" w:name="_bookmark8"/>
      <w:bookmarkEnd w:id="11"/>
      <w:r w:rsidRPr="002C0D26">
        <w:rPr>
          <w:rFonts w:ascii="Times New Roman" w:hAnsi="Times New Roman" w:cs="Times New Roman"/>
          <w:spacing w:val="-2"/>
        </w:rPr>
        <w:lastRenderedPageBreak/>
        <w:t>PROPOSED</w:t>
      </w:r>
      <w:r w:rsidRPr="002C0D26">
        <w:rPr>
          <w:rFonts w:ascii="Times New Roman" w:hAnsi="Times New Roman" w:cs="Times New Roman"/>
          <w:spacing w:val="-4"/>
        </w:rPr>
        <w:t xml:space="preserve"> </w:t>
      </w:r>
      <w:r w:rsidRPr="002C0D26">
        <w:rPr>
          <w:rFonts w:ascii="Times New Roman" w:hAnsi="Times New Roman" w:cs="Times New Roman"/>
          <w:spacing w:val="-2"/>
        </w:rPr>
        <w:t>SYSTEM</w:t>
      </w:r>
    </w:p>
    <w:p w14:paraId="7F33C0DF" w14:textId="77777777" w:rsidR="00D21303" w:rsidRPr="002C0D26" w:rsidRDefault="00D21303" w:rsidP="0056294F">
      <w:pPr>
        <w:jc w:val="both"/>
        <w:rPr>
          <w:rFonts w:ascii="Times New Roman" w:hAnsi="Times New Roman" w:cs="Times New Roman"/>
        </w:rPr>
      </w:pPr>
    </w:p>
    <w:p w14:paraId="38A2E45D" w14:textId="4C79FEE0" w:rsidR="00CC4F45" w:rsidRPr="002C0D26" w:rsidRDefault="00D21303" w:rsidP="0056294F">
      <w:pPr>
        <w:spacing w:line="360" w:lineRule="auto"/>
        <w:jc w:val="both"/>
        <w:rPr>
          <w:rFonts w:ascii="Times New Roman" w:hAnsi="Times New Roman" w:cs="Times New Roman"/>
          <w:sz w:val="20"/>
        </w:rPr>
      </w:pPr>
      <w:r w:rsidRPr="002C0D26">
        <w:rPr>
          <w:rFonts w:ascii="Times New Roman" w:hAnsi="Times New Roman" w:cs="Times New Roman"/>
          <w:sz w:val="24"/>
        </w:rPr>
        <w:t>The proposed system aims to accurately detect vehicles, count them, and estimate their speed using advanced deep learning techniques. By leveraging the YOLOv8n (Nano) model, DenseNet architecture, and computer vision libraries like OpenCV, the system can efficiently process video streams from traffic cameras, enabling real-time traffic analysis. The system's architecture is designed for both accuracy and computational efficiency, ensuring it can be deployed in smart city environments to assist in traffic management.</w:t>
      </w:r>
    </w:p>
    <w:p w14:paraId="2A2FD60E" w14:textId="77777777" w:rsidR="00D21303" w:rsidRPr="002C0D26" w:rsidRDefault="00D21303" w:rsidP="0056294F">
      <w:pPr>
        <w:spacing w:line="360" w:lineRule="auto"/>
        <w:jc w:val="both"/>
        <w:rPr>
          <w:rFonts w:ascii="Times New Roman" w:hAnsi="Times New Roman" w:cs="Times New Roman"/>
          <w:sz w:val="24"/>
        </w:rPr>
      </w:pPr>
    </w:p>
    <w:p w14:paraId="08339CB3" w14:textId="5BEAAD7A" w:rsidR="00D21303" w:rsidRPr="002C0D26" w:rsidRDefault="00D21303" w:rsidP="0056294F">
      <w:pPr>
        <w:spacing w:line="360" w:lineRule="auto"/>
        <w:jc w:val="both"/>
        <w:rPr>
          <w:rFonts w:ascii="Times New Roman" w:hAnsi="Times New Roman" w:cs="Times New Roman"/>
          <w:sz w:val="24"/>
          <w:szCs w:val="24"/>
        </w:rPr>
      </w:pPr>
      <w:r w:rsidRPr="002C0D26">
        <w:rPr>
          <w:rFonts w:ascii="Times New Roman" w:hAnsi="Times New Roman" w:cs="Times New Roman"/>
          <w:sz w:val="24"/>
          <w:szCs w:val="24"/>
        </w:rPr>
        <w:t>3.1 Input dataset:</w:t>
      </w:r>
    </w:p>
    <w:p w14:paraId="179C60B6" w14:textId="77777777" w:rsidR="00D21303" w:rsidRPr="002C0D26" w:rsidRDefault="00D21303" w:rsidP="0056294F">
      <w:pPr>
        <w:spacing w:line="360" w:lineRule="auto"/>
        <w:jc w:val="both"/>
        <w:rPr>
          <w:rFonts w:ascii="Times New Roman" w:hAnsi="Times New Roman" w:cs="Times New Roman"/>
          <w:sz w:val="24"/>
          <w:szCs w:val="24"/>
        </w:rPr>
      </w:pPr>
    </w:p>
    <w:p w14:paraId="45A0E145" w14:textId="642FFA34" w:rsidR="00CC4F45" w:rsidRPr="002C0D26" w:rsidRDefault="00D21303" w:rsidP="0056294F">
      <w:pPr>
        <w:pStyle w:val="BodyText"/>
        <w:spacing w:before="19" w:line="360" w:lineRule="auto"/>
        <w:ind w:firstLine="720"/>
        <w:rPr>
          <w:b/>
        </w:rPr>
      </w:pPr>
      <w:bookmarkStart w:id="12" w:name="_bookmark9"/>
      <w:bookmarkEnd w:id="12"/>
      <w:r w:rsidRPr="002C0D26">
        <w:t>The input dataset for this project consists of traffic video feeds that capture various vehicles on different types of roads under varying conditions (day/night, clear/rainy weather, etc.). The dataset should be diverse, containing videos from multiple locations, vehicle types, and traffic densities to ensure the system's adaptability and accuracy.</w:t>
      </w:r>
    </w:p>
    <w:p w14:paraId="47EEE4FD" w14:textId="77777777" w:rsidR="00CC4F45" w:rsidRPr="002C0D26" w:rsidRDefault="00CC4F45" w:rsidP="0056294F">
      <w:pPr>
        <w:pStyle w:val="BodyText"/>
        <w:spacing w:before="84" w:line="360" w:lineRule="auto"/>
        <w:rPr>
          <w:i/>
          <w:sz w:val="18"/>
        </w:rPr>
      </w:pPr>
    </w:p>
    <w:p w14:paraId="606E5ACA" w14:textId="2749B8F5" w:rsidR="00CC4F45" w:rsidRPr="002C0D26" w:rsidRDefault="00FD1821" w:rsidP="0056294F">
      <w:pPr>
        <w:pStyle w:val="Heading4"/>
        <w:tabs>
          <w:tab w:val="left" w:pos="1237"/>
        </w:tabs>
        <w:spacing w:line="360" w:lineRule="auto"/>
        <w:jc w:val="both"/>
        <w:rPr>
          <w:rFonts w:ascii="Times New Roman" w:hAnsi="Times New Roman" w:cs="Times New Roman"/>
          <w:spacing w:val="-2"/>
        </w:rPr>
      </w:pPr>
      <w:r w:rsidRPr="002C0D26">
        <w:rPr>
          <w:rFonts w:ascii="Times New Roman" w:hAnsi="Times New Roman" w:cs="Times New Roman"/>
        </w:rPr>
        <w:t>3.1.1</w:t>
      </w:r>
      <w:r w:rsidR="00EE0E28" w:rsidRPr="002C0D26">
        <w:rPr>
          <w:rFonts w:ascii="Times New Roman" w:hAnsi="Times New Roman" w:cs="Times New Roman"/>
        </w:rPr>
        <w:t xml:space="preserve"> </w:t>
      </w:r>
      <w:r w:rsidR="00CC4F45" w:rsidRPr="002C0D26">
        <w:rPr>
          <w:rFonts w:ascii="Times New Roman" w:hAnsi="Times New Roman" w:cs="Times New Roman"/>
        </w:rPr>
        <w:t>Detailed</w:t>
      </w:r>
      <w:r w:rsidR="00CC4F45" w:rsidRPr="002C0D26">
        <w:rPr>
          <w:rFonts w:ascii="Times New Roman" w:hAnsi="Times New Roman" w:cs="Times New Roman"/>
          <w:spacing w:val="-3"/>
        </w:rPr>
        <w:t xml:space="preserve"> </w:t>
      </w:r>
      <w:r w:rsidR="00CC4F45" w:rsidRPr="002C0D26">
        <w:rPr>
          <w:rFonts w:ascii="Times New Roman" w:hAnsi="Times New Roman" w:cs="Times New Roman"/>
        </w:rPr>
        <w:t>Features</w:t>
      </w:r>
      <w:r w:rsidR="00CC4F45" w:rsidRPr="002C0D26">
        <w:rPr>
          <w:rFonts w:ascii="Times New Roman" w:hAnsi="Times New Roman" w:cs="Times New Roman"/>
          <w:spacing w:val="-5"/>
        </w:rPr>
        <w:t xml:space="preserve"> </w:t>
      </w:r>
      <w:r w:rsidR="00CC4F45" w:rsidRPr="002C0D26">
        <w:rPr>
          <w:rFonts w:ascii="Times New Roman" w:hAnsi="Times New Roman" w:cs="Times New Roman"/>
        </w:rPr>
        <w:t>of</w:t>
      </w:r>
      <w:r w:rsidR="00CC4F45" w:rsidRPr="002C0D26">
        <w:rPr>
          <w:rFonts w:ascii="Times New Roman" w:hAnsi="Times New Roman" w:cs="Times New Roman"/>
          <w:spacing w:val="-3"/>
        </w:rPr>
        <w:t xml:space="preserve"> </w:t>
      </w:r>
      <w:r w:rsidR="00CC4F45" w:rsidRPr="002C0D26">
        <w:rPr>
          <w:rFonts w:ascii="Times New Roman" w:hAnsi="Times New Roman" w:cs="Times New Roman"/>
        </w:rPr>
        <w:t>the</w:t>
      </w:r>
      <w:r w:rsidR="00CC4F45" w:rsidRPr="002C0D26">
        <w:rPr>
          <w:rFonts w:ascii="Times New Roman" w:hAnsi="Times New Roman" w:cs="Times New Roman"/>
          <w:spacing w:val="-5"/>
        </w:rPr>
        <w:t xml:space="preserve"> </w:t>
      </w:r>
      <w:r w:rsidR="00CC4F45" w:rsidRPr="002C0D26">
        <w:rPr>
          <w:rFonts w:ascii="Times New Roman" w:hAnsi="Times New Roman" w:cs="Times New Roman"/>
          <w:spacing w:val="-2"/>
        </w:rPr>
        <w:t>Dataset</w:t>
      </w:r>
    </w:p>
    <w:p w14:paraId="507DBE71" w14:textId="02FFD32A" w:rsidR="00FD1821" w:rsidRPr="002C0D26" w:rsidRDefault="00FD1821" w:rsidP="0056294F">
      <w:pPr>
        <w:spacing w:line="360" w:lineRule="auto"/>
        <w:jc w:val="both"/>
        <w:rPr>
          <w:rFonts w:ascii="Times New Roman" w:hAnsi="Times New Roman" w:cs="Times New Roman"/>
        </w:rPr>
      </w:pPr>
      <w:r w:rsidRPr="002C0D26">
        <w:rPr>
          <w:rFonts w:ascii="Times New Roman" w:hAnsi="Times New Roman" w:cs="Times New Roman"/>
        </w:rPr>
        <w:tab/>
      </w:r>
    </w:p>
    <w:p w14:paraId="2B54AB21" w14:textId="707CB085" w:rsidR="00FD1821" w:rsidRPr="002C0D26" w:rsidRDefault="00FD1821" w:rsidP="0056294F">
      <w:pPr>
        <w:spacing w:line="360" w:lineRule="auto"/>
        <w:jc w:val="both"/>
        <w:rPr>
          <w:rFonts w:ascii="Times New Roman" w:hAnsi="Times New Roman" w:cs="Times New Roman"/>
          <w:sz w:val="24"/>
        </w:rPr>
      </w:pPr>
      <w:r w:rsidRPr="002C0D26">
        <w:rPr>
          <w:rFonts w:ascii="Times New Roman" w:hAnsi="Times New Roman" w:cs="Times New Roman"/>
        </w:rPr>
        <w:tab/>
      </w:r>
      <w:r w:rsidRPr="002C0D26">
        <w:rPr>
          <w:rFonts w:ascii="Times New Roman" w:hAnsi="Times New Roman" w:cs="Times New Roman"/>
          <w:sz w:val="24"/>
        </w:rPr>
        <w:t>The dataset used for vehicle detection, counting, and speed estimation should contain a wide range of detailed features to ensure the model performs well across different scenarios. Here is an expanded breakdown of the dataset's important features:</w:t>
      </w:r>
    </w:p>
    <w:p w14:paraId="7A8CC317" w14:textId="77777777" w:rsidR="00FD1821" w:rsidRPr="002C0D26" w:rsidRDefault="00FD1821" w:rsidP="0056294F">
      <w:pPr>
        <w:spacing w:line="360" w:lineRule="auto"/>
        <w:jc w:val="both"/>
        <w:rPr>
          <w:rFonts w:ascii="Times New Roman" w:hAnsi="Times New Roman" w:cs="Times New Roman"/>
        </w:rPr>
      </w:pPr>
    </w:p>
    <w:p w14:paraId="75DBA149" w14:textId="77777777" w:rsidR="00FD1821" w:rsidRPr="002C0D26" w:rsidRDefault="00FD1821" w:rsidP="0056294F">
      <w:pPr>
        <w:pStyle w:val="Heading4"/>
        <w:spacing w:line="360" w:lineRule="auto"/>
        <w:jc w:val="both"/>
        <w:rPr>
          <w:rFonts w:ascii="Times New Roman" w:hAnsi="Times New Roman" w:cs="Times New Roman"/>
        </w:rPr>
      </w:pPr>
      <w:r w:rsidRPr="002C0D26">
        <w:rPr>
          <w:rFonts w:ascii="Times New Roman" w:hAnsi="Times New Roman" w:cs="Times New Roman"/>
        </w:rPr>
        <w:t xml:space="preserve">1. </w:t>
      </w:r>
      <w:r w:rsidRPr="002C0D26">
        <w:rPr>
          <w:rStyle w:val="Strong"/>
          <w:rFonts w:ascii="Times New Roman" w:hAnsi="Times New Roman" w:cs="Times New Roman"/>
          <w:b/>
          <w:bCs w:val="0"/>
        </w:rPr>
        <w:t>Vehicle Types</w:t>
      </w:r>
    </w:p>
    <w:p w14:paraId="05C76E7A" w14:textId="77777777" w:rsidR="00FD1821" w:rsidRPr="002C0D26" w:rsidRDefault="00FD182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Cars</w:t>
      </w:r>
      <w:r w:rsidRPr="002C0D26">
        <w:rPr>
          <w:rFonts w:ascii="Times New Roman" w:hAnsi="Times New Roman" w:cs="Times New Roman"/>
          <w:sz w:val="24"/>
          <w:szCs w:val="24"/>
        </w:rPr>
        <w:t>: Sedans, hatchbacks, SUVs, and electric vehicles.</w:t>
      </w:r>
    </w:p>
    <w:p w14:paraId="4EE5E2A9" w14:textId="77777777" w:rsidR="00FD1821" w:rsidRPr="002C0D26" w:rsidRDefault="00FD182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Trucks</w:t>
      </w:r>
      <w:r w:rsidRPr="002C0D26">
        <w:rPr>
          <w:rFonts w:ascii="Times New Roman" w:hAnsi="Times New Roman" w:cs="Times New Roman"/>
          <w:sz w:val="24"/>
          <w:szCs w:val="24"/>
        </w:rPr>
        <w:t>: Light trucks, heavy trucks, delivery trucks, and semi-trailers.</w:t>
      </w:r>
    </w:p>
    <w:p w14:paraId="64354AE7" w14:textId="77777777" w:rsidR="00FD1821" w:rsidRPr="002C0D26" w:rsidRDefault="00FD182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Buses</w:t>
      </w:r>
      <w:r w:rsidRPr="002C0D26">
        <w:rPr>
          <w:rFonts w:ascii="Times New Roman" w:hAnsi="Times New Roman" w:cs="Times New Roman"/>
          <w:sz w:val="24"/>
          <w:szCs w:val="24"/>
        </w:rPr>
        <w:t>: Public transit buses, school buses, and private charter buses.</w:t>
      </w:r>
    </w:p>
    <w:p w14:paraId="6B877421" w14:textId="77777777" w:rsidR="00FD1821" w:rsidRPr="002C0D26" w:rsidRDefault="00FD182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Motorcycles</w:t>
      </w:r>
      <w:r w:rsidRPr="002C0D26">
        <w:rPr>
          <w:rFonts w:ascii="Times New Roman" w:hAnsi="Times New Roman" w:cs="Times New Roman"/>
          <w:sz w:val="24"/>
          <w:szCs w:val="24"/>
        </w:rPr>
        <w:t>: Scooters, motorbikes, and mopeds.</w:t>
      </w:r>
    </w:p>
    <w:p w14:paraId="049DDB6B" w14:textId="3FC6251B" w:rsidR="00CC4F45" w:rsidRPr="002C0D26" w:rsidRDefault="00FD182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Bicycles</w:t>
      </w:r>
      <w:r w:rsidRPr="002C0D26">
        <w:rPr>
          <w:rFonts w:ascii="Times New Roman" w:hAnsi="Times New Roman" w:cs="Times New Roman"/>
          <w:sz w:val="24"/>
          <w:szCs w:val="24"/>
        </w:rPr>
        <w:t>: Road bikes, mountain bikes, and e-bikes.</w:t>
      </w:r>
    </w:p>
    <w:p w14:paraId="6B6016F5" w14:textId="77777777" w:rsidR="00FD1821" w:rsidRPr="002C0D26" w:rsidRDefault="00FD1821" w:rsidP="0056294F">
      <w:pPr>
        <w:pStyle w:val="Heading4"/>
        <w:spacing w:line="360" w:lineRule="auto"/>
        <w:jc w:val="both"/>
        <w:rPr>
          <w:rFonts w:ascii="Times New Roman" w:hAnsi="Times New Roman" w:cs="Times New Roman"/>
        </w:rPr>
      </w:pPr>
      <w:r w:rsidRPr="002C0D26">
        <w:rPr>
          <w:rFonts w:ascii="Times New Roman" w:hAnsi="Times New Roman" w:cs="Times New Roman"/>
        </w:rPr>
        <w:lastRenderedPageBreak/>
        <w:t xml:space="preserve">2. </w:t>
      </w:r>
      <w:r w:rsidRPr="002C0D26">
        <w:rPr>
          <w:rStyle w:val="Strong"/>
          <w:rFonts w:ascii="Times New Roman" w:hAnsi="Times New Roman" w:cs="Times New Roman"/>
          <w:b/>
          <w:bCs w:val="0"/>
        </w:rPr>
        <w:t>Time of Day</w:t>
      </w:r>
    </w:p>
    <w:p w14:paraId="605D9E34" w14:textId="77777777" w:rsidR="00FD1821" w:rsidRPr="002C0D26" w:rsidRDefault="00FD182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Daytime</w:t>
      </w:r>
      <w:r w:rsidRPr="002C0D26">
        <w:rPr>
          <w:rFonts w:ascii="Times New Roman" w:hAnsi="Times New Roman" w:cs="Times New Roman"/>
          <w:sz w:val="24"/>
          <w:szCs w:val="24"/>
        </w:rPr>
        <w:t>: Full sunlight conditions with normal visibility.</w:t>
      </w:r>
    </w:p>
    <w:p w14:paraId="028B0BA2" w14:textId="34C3349C" w:rsidR="00FD1821" w:rsidRPr="002C0D26" w:rsidRDefault="00FD182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Night time</w:t>
      </w:r>
      <w:r w:rsidRPr="002C0D26">
        <w:rPr>
          <w:rFonts w:ascii="Times New Roman" w:hAnsi="Times New Roman" w:cs="Times New Roman"/>
          <w:sz w:val="24"/>
          <w:szCs w:val="24"/>
        </w:rPr>
        <w:t>: Low-light conditions requiring the model to handle headlight reflections, street lighting, and reduced visibility.</w:t>
      </w:r>
    </w:p>
    <w:p w14:paraId="4C4AD2E5" w14:textId="77777777" w:rsidR="00FD1821" w:rsidRDefault="00FD1821" w:rsidP="00051855">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Low-light Conditions</w:t>
      </w:r>
      <w:r w:rsidRPr="002C0D26">
        <w:rPr>
          <w:rFonts w:ascii="Times New Roman" w:hAnsi="Times New Roman" w:cs="Times New Roman"/>
          <w:sz w:val="24"/>
          <w:szCs w:val="24"/>
        </w:rPr>
        <w:t>: Dawn, dusk, or poorly lit areas (e.g., underpasses) where there is a mix of natural and artificial lighting</w:t>
      </w:r>
    </w:p>
    <w:p w14:paraId="55241657"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34BECD96"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6B84361B"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46BEDD57"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226FCC45"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28E8EB6F"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39AE4430"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17680B38"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7C50E274"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67199894"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6B54822D"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031E95B5"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11458B3E" w14:textId="77777777" w:rsidR="00051855" w:rsidRDefault="00051855" w:rsidP="00051855">
      <w:pPr>
        <w:spacing w:before="100" w:beforeAutospacing="1" w:after="100" w:afterAutospacing="1" w:line="360" w:lineRule="auto"/>
        <w:jc w:val="both"/>
        <w:rPr>
          <w:rFonts w:ascii="Times New Roman" w:hAnsi="Times New Roman" w:cs="Times New Roman"/>
          <w:sz w:val="24"/>
          <w:szCs w:val="24"/>
        </w:rPr>
      </w:pPr>
    </w:p>
    <w:p w14:paraId="5124A391" w14:textId="0091E279" w:rsidR="00051855" w:rsidRPr="002C0D26" w:rsidRDefault="00051855" w:rsidP="00051855">
      <w:pPr>
        <w:spacing w:before="100" w:beforeAutospacing="1" w:after="100" w:afterAutospacing="1" w:line="360" w:lineRule="auto"/>
        <w:jc w:val="both"/>
        <w:rPr>
          <w:rFonts w:ascii="Times New Roman" w:hAnsi="Times New Roman" w:cs="Times New Roman"/>
          <w:sz w:val="24"/>
          <w:szCs w:val="24"/>
        </w:rPr>
        <w:sectPr w:rsidR="00051855" w:rsidRPr="002C0D26" w:rsidSect="00CC4F45">
          <w:pgSz w:w="11920" w:h="16850"/>
          <w:pgMar w:top="1340" w:right="1260" w:bottom="1180" w:left="1280" w:header="0" w:footer="993" w:gutter="0"/>
          <w:cols w:space="720"/>
        </w:sectPr>
      </w:pPr>
    </w:p>
    <w:p w14:paraId="74BB689D" w14:textId="58DF31C5" w:rsidR="00D30561" w:rsidRPr="002C0D26" w:rsidRDefault="00D30561" w:rsidP="0056294F">
      <w:pPr>
        <w:pStyle w:val="Heading4"/>
        <w:spacing w:line="360" w:lineRule="auto"/>
        <w:jc w:val="both"/>
        <w:rPr>
          <w:rFonts w:ascii="Times New Roman" w:hAnsi="Times New Roman" w:cs="Times New Roman"/>
        </w:rPr>
      </w:pPr>
      <w:r w:rsidRPr="002C0D26">
        <w:rPr>
          <w:rFonts w:ascii="Times New Roman" w:hAnsi="Times New Roman" w:cs="Times New Roman"/>
        </w:rPr>
        <w:lastRenderedPageBreak/>
        <w:t xml:space="preserve">3. </w:t>
      </w:r>
      <w:r w:rsidRPr="002C0D26">
        <w:rPr>
          <w:rStyle w:val="Strong"/>
          <w:rFonts w:ascii="Times New Roman" w:hAnsi="Times New Roman" w:cs="Times New Roman"/>
          <w:b/>
          <w:bCs w:val="0"/>
        </w:rPr>
        <w:t>Weather Conditions</w:t>
      </w:r>
    </w:p>
    <w:p w14:paraId="54A95408"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Clear Weather</w:t>
      </w:r>
      <w:r w:rsidRPr="002C0D26">
        <w:rPr>
          <w:rFonts w:ascii="Times New Roman" w:hAnsi="Times New Roman" w:cs="Times New Roman"/>
          <w:sz w:val="24"/>
          <w:szCs w:val="24"/>
        </w:rPr>
        <w:t>: Ideal visibility with no obstructions.</w:t>
      </w:r>
    </w:p>
    <w:p w14:paraId="7F09A0A0"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Rainy Conditions</w:t>
      </w:r>
      <w:r w:rsidRPr="002C0D26">
        <w:rPr>
          <w:rFonts w:ascii="Times New Roman" w:hAnsi="Times New Roman" w:cs="Times New Roman"/>
          <w:sz w:val="24"/>
          <w:szCs w:val="24"/>
        </w:rPr>
        <w:t>: Mild to heavy rain affecting visibility, reflections on wet roads, and windshield wipers on vehicles.</w:t>
      </w:r>
    </w:p>
    <w:p w14:paraId="2F6425A5"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Foggy Conditions</w:t>
      </w:r>
      <w:r w:rsidRPr="002C0D26">
        <w:rPr>
          <w:rFonts w:ascii="Times New Roman" w:hAnsi="Times New Roman" w:cs="Times New Roman"/>
          <w:sz w:val="24"/>
          <w:szCs w:val="24"/>
        </w:rPr>
        <w:t>: Hazy conditions where the visibility of vehicles is impaired.</w:t>
      </w:r>
    </w:p>
    <w:p w14:paraId="6435BEB9" w14:textId="7CE2AB7A"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Overcast Weather</w:t>
      </w:r>
      <w:r w:rsidRPr="002C0D26">
        <w:rPr>
          <w:rFonts w:ascii="Times New Roman" w:hAnsi="Times New Roman" w:cs="Times New Roman"/>
          <w:sz w:val="24"/>
          <w:szCs w:val="24"/>
        </w:rPr>
        <w:t>: Cloudy conditions that affect lighting and shadows in the scene.</w:t>
      </w:r>
    </w:p>
    <w:p w14:paraId="2B5994A1" w14:textId="77777777" w:rsidR="00D30561" w:rsidRPr="002C0D26" w:rsidRDefault="00D30561" w:rsidP="0056294F">
      <w:pPr>
        <w:pStyle w:val="Heading4"/>
        <w:spacing w:line="360" w:lineRule="auto"/>
        <w:jc w:val="both"/>
        <w:rPr>
          <w:rFonts w:ascii="Times New Roman" w:hAnsi="Times New Roman" w:cs="Times New Roman"/>
        </w:rPr>
      </w:pPr>
      <w:r w:rsidRPr="002C0D26">
        <w:rPr>
          <w:rFonts w:ascii="Times New Roman" w:hAnsi="Times New Roman" w:cs="Times New Roman"/>
        </w:rPr>
        <w:t xml:space="preserve">4. </w:t>
      </w:r>
      <w:r w:rsidRPr="002C0D26">
        <w:rPr>
          <w:rStyle w:val="Strong"/>
          <w:rFonts w:ascii="Times New Roman" w:hAnsi="Times New Roman" w:cs="Times New Roman"/>
          <w:b/>
          <w:bCs w:val="0"/>
        </w:rPr>
        <w:t>Speed Zones</w:t>
      </w:r>
    </w:p>
    <w:p w14:paraId="26A7BF74"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Urban Settings</w:t>
      </w:r>
      <w:r w:rsidRPr="002C0D26">
        <w:rPr>
          <w:rFonts w:ascii="Times New Roman" w:hAnsi="Times New Roman" w:cs="Times New Roman"/>
          <w:sz w:val="24"/>
          <w:szCs w:val="24"/>
        </w:rPr>
        <w:t>: Speed limits typically ranging between 30–50 km/h (18–31 mph), with frequent stops and pedestrian crossings.</w:t>
      </w:r>
    </w:p>
    <w:p w14:paraId="0C688C40"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Suburban Areas</w:t>
      </w:r>
      <w:r w:rsidRPr="002C0D26">
        <w:rPr>
          <w:rFonts w:ascii="Times New Roman" w:hAnsi="Times New Roman" w:cs="Times New Roman"/>
          <w:sz w:val="24"/>
          <w:szCs w:val="24"/>
        </w:rPr>
        <w:t>: Speed limits between 50–70 km/h (31–43 mph) with moderate traffic.</w:t>
      </w:r>
    </w:p>
    <w:p w14:paraId="21D93530"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Highway Settings</w:t>
      </w:r>
      <w:r w:rsidRPr="002C0D26">
        <w:rPr>
          <w:rFonts w:ascii="Times New Roman" w:hAnsi="Times New Roman" w:cs="Times New Roman"/>
          <w:sz w:val="24"/>
          <w:szCs w:val="24"/>
        </w:rPr>
        <w:t>: Speed limits between 70–120 km/h (43–75 mph), with higher vehicle speeds and longer tracking intervals.</w:t>
      </w:r>
    </w:p>
    <w:p w14:paraId="0825C6C6" w14:textId="77777777" w:rsidR="00D30561" w:rsidRPr="002C0D26" w:rsidRDefault="00D30561" w:rsidP="0056294F">
      <w:pPr>
        <w:pStyle w:val="Heading4"/>
        <w:spacing w:line="360" w:lineRule="auto"/>
        <w:jc w:val="both"/>
        <w:rPr>
          <w:rFonts w:ascii="Times New Roman" w:hAnsi="Times New Roman" w:cs="Times New Roman"/>
        </w:rPr>
      </w:pPr>
      <w:r w:rsidRPr="002C0D26">
        <w:rPr>
          <w:rFonts w:ascii="Times New Roman" w:hAnsi="Times New Roman" w:cs="Times New Roman"/>
        </w:rPr>
        <w:t xml:space="preserve">5. </w:t>
      </w:r>
      <w:r w:rsidRPr="002C0D26">
        <w:rPr>
          <w:rStyle w:val="Strong"/>
          <w:rFonts w:ascii="Times New Roman" w:hAnsi="Times New Roman" w:cs="Times New Roman"/>
          <w:b/>
          <w:bCs w:val="0"/>
        </w:rPr>
        <w:t>Traffic Density</w:t>
      </w:r>
    </w:p>
    <w:p w14:paraId="2C474158"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Low Traffic Density</w:t>
      </w:r>
      <w:r w:rsidRPr="002C0D26">
        <w:rPr>
          <w:rFonts w:ascii="Times New Roman" w:hAnsi="Times New Roman" w:cs="Times New Roman"/>
          <w:sz w:val="24"/>
          <w:szCs w:val="24"/>
        </w:rPr>
        <w:t>: Sparse traffic with fewer vehicles in the frame, typically during off-peak hours.</w:t>
      </w:r>
    </w:p>
    <w:p w14:paraId="44A29546"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Medium Traffic Density</w:t>
      </w:r>
      <w:r w:rsidRPr="002C0D26">
        <w:rPr>
          <w:rFonts w:ascii="Times New Roman" w:hAnsi="Times New Roman" w:cs="Times New Roman"/>
          <w:sz w:val="24"/>
          <w:szCs w:val="24"/>
        </w:rPr>
        <w:t>: Moderate traffic volumes where vehicle count is average.</w:t>
      </w:r>
    </w:p>
    <w:p w14:paraId="2C458323"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High Traffic Density</w:t>
      </w:r>
      <w:r w:rsidRPr="002C0D26">
        <w:rPr>
          <w:rFonts w:ascii="Times New Roman" w:hAnsi="Times New Roman" w:cs="Times New Roman"/>
          <w:sz w:val="24"/>
          <w:szCs w:val="24"/>
        </w:rPr>
        <w:t>: Congested traffic with a high number of vehicles in close proximity, such as during rush hours or in busy city centers.</w:t>
      </w:r>
    </w:p>
    <w:p w14:paraId="448AA01A" w14:textId="77777777" w:rsidR="00D30561" w:rsidRPr="002C0D26" w:rsidRDefault="00D30561" w:rsidP="0056294F">
      <w:pPr>
        <w:pStyle w:val="Heading4"/>
        <w:spacing w:line="360" w:lineRule="auto"/>
        <w:jc w:val="both"/>
        <w:rPr>
          <w:rFonts w:ascii="Times New Roman" w:hAnsi="Times New Roman" w:cs="Times New Roman"/>
        </w:rPr>
      </w:pPr>
      <w:r w:rsidRPr="002C0D26">
        <w:rPr>
          <w:rFonts w:ascii="Times New Roman" w:hAnsi="Times New Roman" w:cs="Times New Roman"/>
        </w:rPr>
        <w:t xml:space="preserve">6. </w:t>
      </w:r>
      <w:r w:rsidRPr="002C0D26">
        <w:rPr>
          <w:rStyle w:val="Strong"/>
          <w:rFonts w:ascii="Times New Roman" w:hAnsi="Times New Roman" w:cs="Times New Roman"/>
          <w:b/>
          <w:bCs w:val="0"/>
        </w:rPr>
        <w:t>Annotations</w:t>
      </w:r>
    </w:p>
    <w:p w14:paraId="152CD805" w14:textId="77777777"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Style w:val="Strong"/>
          <w:rFonts w:ascii="Times New Roman" w:hAnsi="Times New Roman" w:cs="Times New Roman"/>
          <w:sz w:val="24"/>
          <w:szCs w:val="24"/>
        </w:rPr>
        <w:t>Bounding Boxes or Polygons</w:t>
      </w:r>
      <w:r w:rsidRPr="002C0D26">
        <w:rPr>
          <w:rFonts w:ascii="Times New Roman" w:hAnsi="Times New Roman" w:cs="Times New Roman"/>
          <w:sz w:val="24"/>
          <w:szCs w:val="24"/>
        </w:rPr>
        <w:t>: Each vehicle in the dataset should be annotated with bounding boxes or polygons, marking the precise location of vehicles within the video frames.</w:t>
      </w:r>
    </w:p>
    <w:p w14:paraId="57D6B6F2" w14:textId="191823B9" w:rsidR="00D30561" w:rsidRPr="002C0D26" w:rsidRDefault="00D30561" w:rsidP="0056294F">
      <w:pPr>
        <w:spacing w:line="360" w:lineRule="auto"/>
        <w:ind w:left="720"/>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lastRenderedPageBreak/>
        <w:t>Metadata for Speed</w:t>
      </w:r>
      <w:r w:rsidRPr="002C0D26">
        <w:rPr>
          <w:rFonts w:ascii="Times New Roman" w:eastAsia="Times New Roman" w:hAnsi="Times New Roman" w:cs="Times New Roman"/>
          <w:sz w:val="24"/>
          <w:szCs w:val="24"/>
          <w:lang w:val="en-US" w:eastAsia="en-US"/>
        </w:rPr>
        <w:t>: The actual speed of the vehicles in the dataset should be included, either as calculated from real-world sensors or approximated based on known factors. This ground truth data is critical for training the speed estimation model.</w:t>
      </w:r>
    </w:p>
    <w:p w14:paraId="6FF54F4C" w14:textId="77777777" w:rsidR="00D30561" w:rsidRPr="002C0D26" w:rsidRDefault="00D30561" w:rsidP="0056294F">
      <w:pPr>
        <w:spacing w:line="360" w:lineRule="auto"/>
        <w:ind w:left="720"/>
        <w:jc w:val="both"/>
        <w:rPr>
          <w:rFonts w:ascii="Times New Roman" w:eastAsia="Times New Roman" w:hAnsi="Times New Roman" w:cs="Times New Roman"/>
          <w:sz w:val="24"/>
          <w:szCs w:val="24"/>
          <w:lang w:val="en-US" w:eastAsia="en-US"/>
        </w:rPr>
      </w:pPr>
    </w:p>
    <w:p w14:paraId="63353934" w14:textId="25B2ABAE" w:rsidR="00D30561" w:rsidRPr="002C0D26" w:rsidRDefault="00D30561" w:rsidP="0056294F">
      <w:pPr>
        <w:spacing w:line="360" w:lineRule="auto"/>
        <w:ind w:left="720"/>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Timestamp</w:t>
      </w:r>
      <w:r w:rsidRPr="002C0D26">
        <w:rPr>
          <w:rFonts w:ascii="Times New Roman" w:eastAsia="Times New Roman" w:hAnsi="Times New Roman" w:cs="Times New Roman"/>
          <w:sz w:val="24"/>
          <w:szCs w:val="24"/>
          <w:lang w:val="en-US" w:eastAsia="en-US"/>
        </w:rPr>
        <w:t>: A precise timestamp associated with each video frame, enabling the tracking algorithm to monitor the temporal movement of vehicles across frames.</w:t>
      </w:r>
    </w:p>
    <w:p w14:paraId="4DB30EC9" w14:textId="6E7DECE0" w:rsidR="00D30561" w:rsidRPr="002C0D26" w:rsidRDefault="00D30561" w:rsidP="0056294F">
      <w:pPr>
        <w:spacing w:before="100" w:beforeAutospacing="1" w:after="100" w:afterAutospacing="1" w:line="360" w:lineRule="auto"/>
        <w:ind w:left="720"/>
        <w:jc w:val="both"/>
        <w:rPr>
          <w:rFonts w:ascii="Times New Roman" w:hAnsi="Times New Roman" w:cs="Times New Roman"/>
          <w:sz w:val="24"/>
          <w:szCs w:val="24"/>
        </w:rPr>
      </w:pPr>
      <w:r w:rsidRPr="002C0D26">
        <w:rPr>
          <w:rFonts w:ascii="Times New Roman" w:eastAsia="Times New Roman" w:hAnsi="Times New Roman" w:cs="Times New Roman"/>
          <w:b/>
          <w:bCs/>
          <w:sz w:val="24"/>
          <w:szCs w:val="24"/>
          <w:lang w:val="en-US" w:eastAsia="en-US"/>
        </w:rPr>
        <w:t>Vehicle Count</w:t>
      </w:r>
      <w:r w:rsidRPr="002C0D26">
        <w:rPr>
          <w:rFonts w:ascii="Times New Roman" w:eastAsia="Times New Roman" w:hAnsi="Times New Roman" w:cs="Times New Roman"/>
          <w:sz w:val="24"/>
          <w:szCs w:val="24"/>
          <w:lang w:val="en-US" w:eastAsia="en-US"/>
        </w:rPr>
        <w:t>: Metadata that tracks the number of vehicles passing through a particular area within the video, used for model validation.</w:t>
      </w:r>
    </w:p>
    <w:p w14:paraId="7619DC4F" w14:textId="77777777" w:rsidR="00E76159" w:rsidRPr="002C0D26" w:rsidRDefault="00E76159" w:rsidP="0056294F">
      <w:pPr>
        <w:pStyle w:val="Heading4"/>
        <w:tabs>
          <w:tab w:val="left" w:pos="520"/>
        </w:tabs>
        <w:spacing w:line="360" w:lineRule="auto"/>
        <w:jc w:val="both"/>
        <w:rPr>
          <w:rFonts w:ascii="Times New Roman" w:hAnsi="Times New Roman" w:cs="Times New Roman"/>
        </w:rPr>
      </w:pPr>
      <w:bookmarkStart w:id="13" w:name="_bookmark10"/>
      <w:bookmarkEnd w:id="13"/>
    </w:p>
    <w:p w14:paraId="32119AB3" w14:textId="77777777" w:rsidR="007867D9" w:rsidRPr="002C0D26" w:rsidRDefault="007867D9" w:rsidP="0056294F">
      <w:pPr>
        <w:spacing w:line="360" w:lineRule="auto"/>
        <w:jc w:val="both"/>
        <w:rPr>
          <w:rFonts w:ascii="Times New Roman" w:hAnsi="Times New Roman" w:cs="Times New Roman"/>
        </w:rPr>
      </w:pPr>
    </w:p>
    <w:p w14:paraId="1044A097" w14:textId="77777777" w:rsidR="007867D9" w:rsidRPr="002C0D26" w:rsidRDefault="007867D9" w:rsidP="0056294F">
      <w:pPr>
        <w:spacing w:line="360" w:lineRule="auto"/>
        <w:jc w:val="both"/>
        <w:rPr>
          <w:rFonts w:ascii="Times New Roman" w:hAnsi="Times New Roman" w:cs="Times New Roman"/>
        </w:rPr>
      </w:pPr>
    </w:p>
    <w:p w14:paraId="7A6DA9A5" w14:textId="33D188CA" w:rsidR="00E76159" w:rsidRPr="002C0D26" w:rsidRDefault="007867D9" w:rsidP="0056294F">
      <w:pPr>
        <w:pStyle w:val="Heading4"/>
        <w:numPr>
          <w:ilvl w:val="1"/>
          <w:numId w:val="5"/>
        </w:numPr>
        <w:tabs>
          <w:tab w:val="left" w:pos="520"/>
        </w:tabs>
        <w:spacing w:line="360" w:lineRule="auto"/>
        <w:jc w:val="both"/>
        <w:rPr>
          <w:rFonts w:ascii="Times New Roman" w:hAnsi="Times New Roman" w:cs="Times New Roman"/>
        </w:rPr>
      </w:pPr>
      <w:r w:rsidRPr="002C0D26">
        <w:rPr>
          <w:rFonts w:ascii="Times New Roman" w:hAnsi="Times New Roman" w:cs="Times New Roman"/>
        </w:rPr>
        <w:t xml:space="preserve"> </w:t>
      </w:r>
      <w:r w:rsidR="00CC4F45" w:rsidRPr="002C0D26">
        <w:rPr>
          <w:rFonts w:ascii="Times New Roman" w:hAnsi="Times New Roman" w:cs="Times New Roman"/>
        </w:rPr>
        <w:t>Data</w:t>
      </w:r>
      <w:r w:rsidR="00CC4F45" w:rsidRPr="002C0D26">
        <w:rPr>
          <w:rFonts w:ascii="Times New Roman" w:hAnsi="Times New Roman" w:cs="Times New Roman"/>
          <w:spacing w:val="-14"/>
        </w:rPr>
        <w:t xml:space="preserve"> </w:t>
      </w:r>
      <w:r w:rsidR="00CC4F45" w:rsidRPr="002C0D26">
        <w:rPr>
          <w:rFonts w:ascii="Times New Roman" w:hAnsi="Times New Roman" w:cs="Times New Roman"/>
        </w:rPr>
        <w:t>Pre-</w:t>
      </w:r>
      <w:r w:rsidR="00CC4F45" w:rsidRPr="002C0D26">
        <w:rPr>
          <w:rFonts w:ascii="Times New Roman" w:hAnsi="Times New Roman" w:cs="Times New Roman"/>
          <w:spacing w:val="-2"/>
        </w:rPr>
        <w:t>processing</w:t>
      </w:r>
    </w:p>
    <w:p w14:paraId="3FF68C88" w14:textId="7793CF44" w:rsidR="00E76159" w:rsidRPr="002C0D26" w:rsidRDefault="00E76159" w:rsidP="0056294F">
      <w:pPr>
        <w:pStyle w:val="BodyText"/>
        <w:spacing w:before="185" w:line="360" w:lineRule="auto"/>
      </w:pPr>
      <w:r w:rsidRPr="002C0D26">
        <w:t>Data pre-processing is a crucial step in our project to ensure the input dataset is clean, consistent, and ready for model training. In this phase, we address issues such as missing values, noise, and inconsistencies in the dataset. The video frames are extracted and converted into a structured format that can be fed into the YOLOv8n (Nano) model. Key steps include resizing the frames to a standard resolution, normalizing pixel values, and applying data augmentation techniques like rotation, flipping, and scaling to create a more diverse set of training examples. This enhances the model's ability to generalize across various traffic conditions.</w:t>
      </w:r>
    </w:p>
    <w:p w14:paraId="0C46CBA1" w14:textId="707A112C" w:rsidR="00CC4F45" w:rsidRPr="002C0D26" w:rsidRDefault="00E76159" w:rsidP="0056294F">
      <w:pPr>
        <w:pStyle w:val="BodyText"/>
        <w:spacing w:before="185" w:line="360" w:lineRule="auto"/>
      </w:pPr>
      <w:r w:rsidRPr="002C0D26">
        <w:t>Additionally, we use advanced image preprocessing methods such as Gaussian blurring and edge detection to improve the clarity of the input data. In the case of missing or corrupted frames, interpolation techniques are applied to ensure continuity in the video sequence. These steps not only improve the accuracy of vehicle detection but also optimize the tracking and speed estimation modules by providing high-quality input. With a well-preprocessed dataset, the model can effectively learn the patterns needed for detecting vehicles, counting them, and accurately estimating their speed in real time.</w:t>
      </w:r>
    </w:p>
    <w:p w14:paraId="68689C64" w14:textId="77777777" w:rsidR="007867D9" w:rsidRDefault="007867D9" w:rsidP="0056294F">
      <w:pPr>
        <w:pStyle w:val="BodyText"/>
        <w:spacing w:before="185" w:line="360" w:lineRule="auto"/>
      </w:pPr>
    </w:p>
    <w:p w14:paraId="3152ED3A" w14:textId="77777777" w:rsidR="0056294F" w:rsidRPr="002C0D26" w:rsidRDefault="0056294F" w:rsidP="0056294F">
      <w:pPr>
        <w:pStyle w:val="BodyText"/>
        <w:spacing w:before="185" w:line="360" w:lineRule="auto"/>
      </w:pPr>
    </w:p>
    <w:p w14:paraId="02035553" w14:textId="77777777" w:rsidR="00D176A9" w:rsidRDefault="00D176A9" w:rsidP="0056294F">
      <w:pPr>
        <w:pStyle w:val="BodyText"/>
        <w:spacing w:before="185" w:line="360" w:lineRule="auto"/>
        <w:rPr>
          <w:b/>
          <w:sz w:val="28"/>
        </w:rPr>
      </w:pPr>
    </w:p>
    <w:p w14:paraId="1B173242" w14:textId="6BF3C617" w:rsidR="00E76159" w:rsidRPr="0056294F" w:rsidRDefault="00CC4F45" w:rsidP="0056294F">
      <w:pPr>
        <w:pStyle w:val="BodyText"/>
        <w:spacing w:before="185" w:line="360" w:lineRule="auto"/>
        <w:rPr>
          <w:b/>
        </w:rPr>
      </w:pPr>
      <w:r w:rsidRPr="002C0D26">
        <w:rPr>
          <w:b/>
          <w:sz w:val="28"/>
        </w:rPr>
        <w:lastRenderedPageBreak/>
        <w:t xml:space="preserve">Discuss on various preprocessing techniques that </w:t>
      </w:r>
      <w:r w:rsidR="00E76159" w:rsidRPr="002C0D26">
        <w:rPr>
          <w:b/>
          <w:sz w:val="28"/>
        </w:rPr>
        <w:t>we</w:t>
      </w:r>
      <w:r w:rsidRPr="002C0D26">
        <w:rPr>
          <w:b/>
          <w:sz w:val="28"/>
        </w:rPr>
        <w:t xml:space="preserve"> have applied for</w:t>
      </w:r>
      <w:r w:rsidR="00E76159" w:rsidRPr="002C0D26">
        <w:rPr>
          <w:b/>
          <w:sz w:val="28"/>
        </w:rPr>
        <w:t xml:space="preserve"> our</w:t>
      </w:r>
      <w:r w:rsidRPr="002C0D26">
        <w:rPr>
          <w:b/>
          <w:sz w:val="28"/>
        </w:rPr>
        <w:t xml:space="preserve"> project</w:t>
      </w:r>
    </w:p>
    <w:p w14:paraId="02475503" w14:textId="61DD4C5E" w:rsidR="00E76159" w:rsidRPr="002C0D26" w:rsidRDefault="00E76159" w:rsidP="0056294F">
      <w:pPr>
        <w:pStyle w:val="BodyText"/>
        <w:spacing w:before="185" w:line="360" w:lineRule="auto"/>
      </w:pPr>
      <w:r w:rsidRPr="002C0D26">
        <w:rPr>
          <w:b/>
        </w:rPr>
        <w:t>1. Frame Resizing:</w:t>
      </w:r>
      <w:r w:rsidRPr="002C0D26">
        <w:t xml:space="preserve"> Video frames were resized to a consistent resolution to ensure uniform input for the YOLOv8n model. This standardization helped avoid discrepancies during inference.</w:t>
      </w:r>
    </w:p>
    <w:p w14:paraId="40B1FE77" w14:textId="3BBD502C" w:rsidR="00E76159" w:rsidRPr="002C0D26" w:rsidRDefault="00E76159" w:rsidP="0056294F">
      <w:pPr>
        <w:pStyle w:val="BodyText"/>
        <w:spacing w:before="185" w:line="360" w:lineRule="auto"/>
      </w:pPr>
      <w:r w:rsidRPr="002C0D26">
        <w:rPr>
          <w:b/>
        </w:rPr>
        <w:t>2. Normalization:</w:t>
      </w:r>
      <w:r w:rsidRPr="002C0D26">
        <w:t xml:space="preserve"> Pixel values were normalized between 0 and 1, improving model training efficiency and speeding up the learning process.</w:t>
      </w:r>
    </w:p>
    <w:p w14:paraId="368FB892" w14:textId="64D7BB92" w:rsidR="00E76159" w:rsidRPr="002C0D26" w:rsidRDefault="00E76159" w:rsidP="0056294F">
      <w:pPr>
        <w:pStyle w:val="BodyText"/>
        <w:spacing w:before="185" w:line="360" w:lineRule="auto"/>
      </w:pPr>
      <w:r w:rsidRPr="002C0D26">
        <w:rPr>
          <w:b/>
        </w:rPr>
        <w:t>3. Data Augmentation:</w:t>
      </w:r>
      <w:r w:rsidRPr="002C0D26">
        <w:t xml:space="preserve"> Techniques such as rotation, flipping, scaling, and cropping were applied to increase the diversity of training data, ensuring better generalization across different lighting and weather conditions.</w:t>
      </w:r>
    </w:p>
    <w:p w14:paraId="591A47C5" w14:textId="716511CE" w:rsidR="00E76159" w:rsidRPr="002C0D26" w:rsidRDefault="00E76159" w:rsidP="0056294F">
      <w:pPr>
        <w:pStyle w:val="BodyText"/>
        <w:spacing w:before="185" w:line="360" w:lineRule="auto"/>
      </w:pPr>
      <w:r w:rsidRPr="002C0D26">
        <w:rPr>
          <w:b/>
        </w:rPr>
        <w:t xml:space="preserve">4. Noise Reduction: </w:t>
      </w:r>
      <w:r w:rsidRPr="002C0D26">
        <w:t>Gaussian blurring was used to reduce image noise, especially in low-light or foggy conditions, helping improve vehicle feature clarity.</w:t>
      </w:r>
    </w:p>
    <w:p w14:paraId="05A4C8FB" w14:textId="72324F91" w:rsidR="005A49D7" w:rsidRDefault="00E76159" w:rsidP="00D176A9">
      <w:pPr>
        <w:pStyle w:val="BodyText"/>
        <w:spacing w:before="185" w:line="360" w:lineRule="auto"/>
      </w:pPr>
      <w:r w:rsidRPr="002C0D26">
        <w:rPr>
          <w:b/>
        </w:rPr>
        <w:t>5. Handling Missing Frames:</w:t>
      </w:r>
      <w:r w:rsidRPr="002C0D26">
        <w:t xml:space="preserve"> Interpolation techniques were used to address missing or corrupted frames in the video data, ensuring continuity in vehicle tracking and speed estimation.</w:t>
      </w:r>
      <w:bookmarkStart w:id="14" w:name="_bookmark11"/>
      <w:bookmarkStart w:id="15" w:name="_bookmark14"/>
      <w:bookmarkEnd w:id="14"/>
      <w:bookmarkEnd w:id="15"/>
    </w:p>
    <w:p w14:paraId="5D5DA0EF" w14:textId="77777777" w:rsidR="00D176A9" w:rsidRPr="00D176A9" w:rsidRDefault="00D176A9" w:rsidP="00D176A9">
      <w:pPr>
        <w:pStyle w:val="BodyText"/>
        <w:spacing w:before="185" w:line="360" w:lineRule="auto"/>
      </w:pPr>
    </w:p>
    <w:p w14:paraId="5D2C13D0" w14:textId="2C30AB82" w:rsidR="005A49D7" w:rsidRPr="002C0D26" w:rsidRDefault="005A49D7" w:rsidP="0056294F">
      <w:pPr>
        <w:pStyle w:val="Heading3"/>
        <w:numPr>
          <w:ilvl w:val="1"/>
          <w:numId w:val="5"/>
        </w:numPr>
        <w:spacing w:line="360" w:lineRule="auto"/>
        <w:jc w:val="both"/>
        <w:rPr>
          <w:rFonts w:ascii="Times New Roman" w:hAnsi="Times New Roman" w:cs="Times New Roman"/>
          <w:sz w:val="24"/>
          <w:szCs w:val="24"/>
        </w:rPr>
      </w:pPr>
      <w:r w:rsidRPr="002C0D26">
        <w:rPr>
          <w:rFonts w:ascii="Times New Roman" w:hAnsi="Times New Roman" w:cs="Times New Roman"/>
          <w:sz w:val="24"/>
          <w:szCs w:val="24"/>
        </w:rPr>
        <w:t>Model Building</w:t>
      </w:r>
    </w:p>
    <w:p w14:paraId="13C57690" w14:textId="77777777" w:rsidR="00F83768" w:rsidRPr="002C0D26" w:rsidRDefault="00F83768" w:rsidP="0056294F">
      <w:pPr>
        <w:pStyle w:val="NormalWeb"/>
        <w:spacing w:line="360" w:lineRule="auto"/>
        <w:jc w:val="both"/>
      </w:pPr>
      <w:r w:rsidRPr="002C0D26">
        <w:t xml:space="preserve">In our project on </w:t>
      </w:r>
      <w:r w:rsidRPr="002C0D26">
        <w:rPr>
          <w:rStyle w:val="Strong"/>
        </w:rPr>
        <w:t>Vehicle Detection, Counting, and Speed Estimation</w:t>
      </w:r>
      <w:r w:rsidRPr="002C0D26">
        <w:t xml:space="preserve">, we utilize a deep learning model, </w:t>
      </w:r>
      <w:r w:rsidRPr="002C0D26">
        <w:rPr>
          <w:rStyle w:val="Strong"/>
        </w:rPr>
        <w:t>YOLOv8n (Nano)</w:t>
      </w:r>
      <w:r w:rsidRPr="002C0D26">
        <w:t xml:space="preserve">, for vehicle detection. The model is specifically designed for lightweight yet accurate detection, making it suitable for real-time traffic analysis. The </w:t>
      </w:r>
      <w:r w:rsidRPr="002C0D26">
        <w:rPr>
          <w:rStyle w:val="Strong"/>
        </w:rPr>
        <w:t>YOLO (You Only Look Once)</w:t>
      </w:r>
      <w:r w:rsidRPr="002C0D26">
        <w:t xml:space="preserve"> architecture processes entire images at once, allowing for faster inference compared to other region-based approaches.</w:t>
      </w:r>
    </w:p>
    <w:p w14:paraId="196234ED" w14:textId="77777777" w:rsidR="00F83768" w:rsidRPr="002C0D26" w:rsidRDefault="00F83768" w:rsidP="0056294F">
      <w:pPr>
        <w:pStyle w:val="NormalWeb"/>
        <w:spacing w:line="360" w:lineRule="auto"/>
        <w:jc w:val="both"/>
      </w:pPr>
      <w:r w:rsidRPr="002C0D26">
        <w:t>Key components and formulas involved in our model-building process include:</w:t>
      </w:r>
    </w:p>
    <w:p w14:paraId="67952DEE" w14:textId="511F6463" w:rsidR="00F83768" w:rsidRPr="002C0D26" w:rsidRDefault="00F83768" w:rsidP="0056294F">
      <w:pPr>
        <w:pStyle w:val="Heading4"/>
        <w:spacing w:line="360" w:lineRule="auto"/>
        <w:jc w:val="both"/>
        <w:rPr>
          <w:rFonts w:ascii="Times New Roman" w:hAnsi="Times New Roman" w:cs="Times New Roman"/>
        </w:rPr>
      </w:pPr>
      <w:r w:rsidRPr="002C0D26">
        <w:rPr>
          <w:rFonts w:ascii="Times New Roman" w:hAnsi="Times New Roman" w:cs="Times New Roman"/>
        </w:rPr>
        <w:t>YOLOv8n Model Architecture</w:t>
      </w:r>
    </w:p>
    <w:p w14:paraId="610FE863" w14:textId="77777777" w:rsidR="00F83768" w:rsidRPr="002C0D26" w:rsidRDefault="00F83768" w:rsidP="0056294F">
      <w:pPr>
        <w:pStyle w:val="NormalWeb"/>
        <w:numPr>
          <w:ilvl w:val="0"/>
          <w:numId w:val="7"/>
        </w:numPr>
        <w:spacing w:line="360" w:lineRule="auto"/>
        <w:jc w:val="both"/>
      </w:pPr>
      <w:r w:rsidRPr="002C0D26">
        <w:rPr>
          <w:rStyle w:val="Strong"/>
        </w:rPr>
        <w:t>Input Layer</w:t>
      </w:r>
      <w:r w:rsidRPr="002C0D26">
        <w:t>: The YOLOv8n model takes an image as input and resizes it to a fixed dimension (e.g., 640x640 pixels). This standardization ensures consistent input for detection tasks.</w:t>
      </w:r>
    </w:p>
    <w:p w14:paraId="3A531181" w14:textId="77777777" w:rsidR="00F83768" w:rsidRPr="002C0D26" w:rsidRDefault="00F83768" w:rsidP="0056294F">
      <w:pPr>
        <w:pStyle w:val="NormalWeb"/>
        <w:numPr>
          <w:ilvl w:val="0"/>
          <w:numId w:val="7"/>
        </w:numPr>
        <w:spacing w:line="360" w:lineRule="auto"/>
        <w:jc w:val="both"/>
      </w:pPr>
      <w:r w:rsidRPr="002C0D26">
        <w:rPr>
          <w:rStyle w:val="Strong"/>
        </w:rPr>
        <w:t>Backbone Network</w:t>
      </w:r>
      <w:r w:rsidRPr="002C0D26">
        <w:t xml:space="preserve">: We use a feature extraction network with approximately </w:t>
      </w:r>
      <w:r w:rsidRPr="002C0D26">
        <w:rPr>
          <w:rStyle w:val="Strong"/>
        </w:rPr>
        <w:t>30 to 40 layers</w:t>
      </w:r>
      <w:r w:rsidRPr="002C0D26">
        <w:t xml:space="preserve">, focusing on the last 20 layers for fine-tuning. This is where we integrate </w:t>
      </w:r>
      <w:r w:rsidRPr="002C0D26">
        <w:rPr>
          <w:rStyle w:val="Strong"/>
        </w:rPr>
        <w:t>DenseNet</w:t>
      </w:r>
      <w:r w:rsidRPr="002C0D26">
        <w:t xml:space="preserve"> </w:t>
      </w:r>
      <w:r w:rsidRPr="002C0D26">
        <w:lastRenderedPageBreak/>
        <w:t>for better feature propagation. DenseNet establishes short connections between layers to reduce the risk of vanishing gradients and improve model performance on complex datasets.</w:t>
      </w:r>
    </w:p>
    <w:p w14:paraId="1FD35F27" w14:textId="77777777" w:rsidR="00F83768" w:rsidRPr="002C0D26" w:rsidRDefault="00F83768" w:rsidP="0056294F">
      <w:pPr>
        <w:pStyle w:val="NormalWeb"/>
        <w:numPr>
          <w:ilvl w:val="0"/>
          <w:numId w:val="7"/>
        </w:numPr>
        <w:spacing w:line="360" w:lineRule="auto"/>
        <w:jc w:val="both"/>
      </w:pPr>
      <w:r w:rsidRPr="002C0D26">
        <w:rPr>
          <w:rStyle w:val="Strong"/>
        </w:rPr>
        <w:t>Head</w:t>
      </w:r>
      <w:r w:rsidRPr="002C0D26">
        <w:t>: The YOLOv8n model has three output heads that predict bounding boxes, class scores, and objectness scores for each grid cell. This enables multi-scale detection, capturing both small and large vehicles.</w:t>
      </w:r>
    </w:p>
    <w:p w14:paraId="0AF6141E" w14:textId="51E04FDB" w:rsidR="00F83768" w:rsidRPr="002C0D26" w:rsidRDefault="00F83768" w:rsidP="0056294F">
      <w:pPr>
        <w:pStyle w:val="Heading4"/>
        <w:spacing w:line="360" w:lineRule="auto"/>
        <w:jc w:val="both"/>
        <w:rPr>
          <w:rFonts w:ascii="Times New Roman" w:hAnsi="Times New Roman" w:cs="Times New Roman"/>
        </w:rPr>
      </w:pPr>
      <w:r w:rsidRPr="002C0D26">
        <w:rPr>
          <w:rFonts w:ascii="Times New Roman" w:hAnsi="Times New Roman" w:cs="Times New Roman"/>
        </w:rPr>
        <w:t>MLP Algorithm for Speed Estimation</w:t>
      </w:r>
      <w:r w:rsidR="00E87554" w:rsidRPr="002C0D26">
        <w:rPr>
          <w:rFonts w:ascii="Times New Roman" w:hAnsi="Times New Roman" w:cs="Times New Roman"/>
        </w:rPr>
        <w:t>:</w:t>
      </w:r>
    </w:p>
    <w:p w14:paraId="1D6E782D" w14:textId="77777777" w:rsidR="00F83768" w:rsidRPr="002C0D26" w:rsidRDefault="00F83768" w:rsidP="0056294F">
      <w:pPr>
        <w:pStyle w:val="NormalWeb"/>
        <w:spacing w:line="360" w:lineRule="auto"/>
        <w:jc w:val="both"/>
      </w:pPr>
      <w:r w:rsidRPr="002C0D26">
        <w:t xml:space="preserve">For speed estimation, we utilize a </w:t>
      </w:r>
      <w:r w:rsidRPr="002C0D26">
        <w:rPr>
          <w:rStyle w:val="Strong"/>
        </w:rPr>
        <w:t>Multilayer Perceptron (MLP)</w:t>
      </w:r>
      <w:r w:rsidRPr="002C0D26">
        <w:t xml:space="preserve"> model, integrated into the YOLOv8n pipeline to analyze the vehicle’s trajectory across frames.</w:t>
      </w:r>
    </w:p>
    <w:p w14:paraId="32050F72" w14:textId="77777777" w:rsidR="00F83768" w:rsidRPr="002C0D26" w:rsidRDefault="00F83768" w:rsidP="0056294F">
      <w:pPr>
        <w:pStyle w:val="NormalWeb"/>
        <w:spacing w:line="360" w:lineRule="auto"/>
        <w:jc w:val="both"/>
      </w:pPr>
      <w:r w:rsidRPr="002C0D26">
        <w:t>The speed estimation formula is based on basic kinematic equations:</w:t>
      </w:r>
    </w:p>
    <w:p w14:paraId="072E4BA1" w14:textId="3AD8641E" w:rsidR="00F83768" w:rsidRPr="002C0D26" w:rsidRDefault="00F83768" w:rsidP="0056294F">
      <w:pPr>
        <w:spacing w:line="360" w:lineRule="auto"/>
        <w:ind w:left="2160" w:firstLine="720"/>
        <w:jc w:val="both"/>
        <w:rPr>
          <w:rFonts w:ascii="Times New Roman" w:hAnsi="Times New Roman" w:cs="Times New Roman"/>
          <w:sz w:val="24"/>
          <w:szCs w:val="24"/>
        </w:rPr>
      </w:pPr>
      <w:r w:rsidRPr="002C0D26">
        <w:rPr>
          <w:rStyle w:val="katex-mathml"/>
          <w:rFonts w:ascii="Times New Roman" w:hAnsi="Times New Roman" w:cs="Times New Roman"/>
          <w:sz w:val="24"/>
          <w:szCs w:val="24"/>
        </w:rPr>
        <w:t>Speed=</w:t>
      </w:r>
      <w:r w:rsidR="0089612A" w:rsidRPr="002C0D26">
        <w:rPr>
          <w:rStyle w:val="katex-mathml"/>
          <w:rFonts w:ascii="Times New Roman" w:hAnsi="Times New Roman" w:cs="Times New Roman"/>
          <w:sz w:val="24"/>
          <w:szCs w:val="24"/>
        </w:rPr>
        <w:t>d/t</w:t>
      </w:r>
    </w:p>
    <w:p w14:paraId="16181058" w14:textId="77777777" w:rsidR="00F83768" w:rsidRPr="002C0D26" w:rsidRDefault="00F83768" w:rsidP="0056294F">
      <w:pPr>
        <w:spacing w:line="360" w:lineRule="auto"/>
        <w:jc w:val="both"/>
        <w:rPr>
          <w:rFonts w:ascii="Times New Roman" w:hAnsi="Times New Roman" w:cs="Times New Roman"/>
          <w:sz w:val="24"/>
          <w:szCs w:val="24"/>
        </w:rPr>
      </w:pPr>
      <w:r w:rsidRPr="002C0D26">
        <w:rPr>
          <w:rFonts w:ascii="Times New Roman" w:hAnsi="Times New Roman" w:cs="Times New Roman"/>
          <w:sz w:val="24"/>
          <w:szCs w:val="24"/>
        </w:rPr>
        <w:t>where:</w:t>
      </w:r>
    </w:p>
    <w:p w14:paraId="3349EBB4" w14:textId="58437D24" w:rsidR="0089612A" w:rsidRPr="002C0D26" w:rsidRDefault="0089612A" w:rsidP="0056294F">
      <w:pPr>
        <w:spacing w:line="360" w:lineRule="auto"/>
        <w:jc w:val="both"/>
        <w:rPr>
          <w:rFonts w:ascii="Times New Roman" w:eastAsia="Times New Roman" w:hAnsi="Times New Roman" w:cs="Times New Roman"/>
          <w:sz w:val="24"/>
          <w:szCs w:val="24"/>
          <w:lang w:val="en-US" w:eastAsia="en-US"/>
        </w:rPr>
      </w:pPr>
      <w:r w:rsidRPr="002C0D26">
        <w:rPr>
          <w:rFonts w:ascii="Times New Roman" w:hAnsi="Times New Roman" w:cs="Times New Roman"/>
          <w:sz w:val="24"/>
          <w:szCs w:val="24"/>
        </w:rPr>
        <w:tab/>
      </w:r>
      <w:r w:rsidRPr="002C0D26">
        <w:rPr>
          <w:rFonts w:ascii="Times New Roman" w:eastAsia="Times New Roman" w:hAnsi="Times New Roman" w:cs="Times New Roman"/>
          <w:sz w:val="24"/>
          <w:szCs w:val="24"/>
          <w:lang w:val="en-US" w:eastAsia="en-US"/>
        </w:rPr>
        <w:t xml:space="preserve"> d = Distance traveled by the vehicle (calculated from bounding box displacement between frames).</w:t>
      </w:r>
    </w:p>
    <w:p w14:paraId="6FB42B54" w14:textId="3C232217" w:rsidR="0089612A" w:rsidRPr="002C0D26" w:rsidRDefault="0089612A" w:rsidP="0056294F">
      <w:pPr>
        <w:spacing w:line="360" w:lineRule="auto"/>
        <w:ind w:firstLine="720"/>
        <w:jc w:val="both"/>
        <w:rPr>
          <w:rFonts w:ascii="Times New Roman" w:hAnsi="Times New Roman" w:cs="Times New Roman"/>
          <w:sz w:val="24"/>
          <w:szCs w:val="24"/>
        </w:rPr>
      </w:pPr>
      <w:r w:rsidRPr="002C0D26">
        <w:rPr>
          <w:rFonts w:ascii="Times New Roman" w:hAnsi="Times New Roman" w:cs="Times New Roman"/>
          <w:sz w:val="24"/>
          <w:szCs w:val="24"/>
        </w:rPr>
        <w:t>t = Time interval between frames (calculated using the frame rate of the video).</w:t>
      </w:r>
    </w:p>
    <w:p w14:paraId="60F5A5BA" w14:textId="7BE56BD2" w:rsidR="0089612A" w:rsidRPr="002C0D26" w:rsidRDefault="0089612A" w:rsidP="0056294F">
      <w:pPr>
        <w:pStyle w:val="Heading4"/>
        <w:spacing w:line="360" w:lineRule="auto"/>
        <w:jc w:val="both"/>
        <w:rPr>
          <w:rFonts w:ascii="Times New Roman" w:hAnsi="Times New Roman" w:cs="Times New Roman"/>
        </w:rPr>
      </w:pPr>
      <w:r w:rsidRPr="002C0D26">
        <w:rPr>
          <w:rFonts w:ascii="Times New Roman" w:hAnsi="Times New Roman" w:cs="Times New Roman"/>
        </w:rPr>
        <w:t>Loss Function</w:t>
      </w:r>
      <w:r w:rsidR="00E87554" w:rsidRPr="002C0D26">
        <w:rPr>
          <w:rFonts w:ascii="Times New Roman" w:hAnsi="Times New Roman" w:cs="Times New Roman"/>
        </w:rPr>
        <w:t>:</w:t>
      </w:r>
    </w:p>
    <w:p w14:paraId="4AE3AEE8" w14:textId="77777777" w:rsidR="0089612A" w:rsidRPr="002C0D26" w:rsidRDefault="0089612A" w:rsidP="0056294F">
      <w:pPr>
        <w:pStyle w:val="NormalWeb"/>
        <w:spacing w:line="360" w:lineRule="auto"/>
        <w:jc w:val="both"/>
      </w:pPr>
      <w:r w:rsidRPr="002C0D26">
        <w:t xml:space="preserve">YOLO uses a </w:t>
      </w:r>
      <w:r w:rsidRPr="002C0D26">
        <w:rPr>
          <w:rStyle w:val="Strong"/>
        </w:rPr>
        <w:t>custom loss function</w:t>
      </w:r>
      <w:r w:rsidRPr="002C0D26">
        <w:t xml:space="preserve"> that combines the following components:</w:t>
      </w:r>
    </w:p>
    <w:p w14:paraId="1BB9C80F" w14:textId="77777777" w:rsidR="0089612A" w:rsidRPr="002C0D26" w:rsidRDefault="0089612A" w:rsidP="0056294F">
      <w:pPr>
        <w:pStyle w:val="ListParagraph"/>
        <w:numPr>
          <w:ilvl w:val="0"/>
          <w:numId w:val="10"/>
        </w:numPr>
        <w:spacing w:before="100" w:beforeAutospacing="1" w:after="100" w:afterAutospacing="1" w:line="360" w:lineRule="auto"/>
        <w:jc w:val="both"/>
        <w:rPr>
          <w:rFonts w:ascii="Times New Roman" w:hAnsi="Times New Roman" w:cs="Times New Roman"/>
          <w:sz w:val="24"/>
          <w:szCs w:val="24"/>
        </w:rPr>
      </w:pPr>
      <w:r w:rsidRPr="002C0D26">
        <w:rPr>
          <w:rStyle w:val="Strong"/>
          <w:rFonts w:ascii="Times New Roman" w:hAnsi="Times New Roman" w:cs="Times New Roman"/>
          <w:sz w:val="24"/>
          <w:szCs w:val="24"/>
        </w:rPr>
        <w:t>Localization Loss</w:t>
      </w:r>
      <w:r w:rsidRPr="002C0D26">
        <w:rPr>
          <w:rFonts w:ascii="Times New Roman" w:hAnsi="Times New Roman" w:cs="Times New Roman"/>
          <w:sz w:val="24"/>
          <w:szCs w:val="24"/>
        </w:rPr>
        <w:t>: Measures the difference between the predicted bounding box and the ground truth.</w:t>
      </w:r>
    </w:p>
    <w:p w14:paraId="502F63D1" w14:textId="2F1EBBE2" w:rsidR="0089612A" w:rsidRPr="002C0D26" w:rsidRDefault="0089612A" w:rsidP="0056294F">
      <w:pPr>
        <w:spacing w:before="100" w:beforeAutospacing="1" w:after="100" w:afterAutospacing="1" w:line="360" w:lineRule="auto"/>
        <w:ind w:left="360"/>
        <w:jc w:val="both"/>
        <w:rPr>
          <w:rFonts w:ascii="Times New Roman" w:hAnsi="Times New Roman" w:cs="Times New Roman"/>
        </w:rPr>
      </w:pPr>
      <w:r w:rsidRPr="002C0D26">
        <w:rPr>
          <w:rFonts w:ascii="Times New Roman" w:hAnsi="Times New Roman" w:cs="Times New Roman"/>
          <w:noProof/>
          <w:lang w:val="en-US" w:eastAsia="en-US"/>
        </w:rPr>
        <w:drawing>
          <wp:inline distT="0" distB="0" distL="0" distR="0" wp14:anchorId="491A9C86" wp14:editId="1CF3AF34">
            <wp:extent cx="5943600" cy="8972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897255"/>
                    </a:xfrm>
                    <a:prstGeom prst="rect">
                      <a:avLst/>
                    </a:prstGeom>
                  </pic:spPr>
                </pic:pic>
              </a:graphicData>
            </a:graphic>
          </wp:inline>
        </w:drawing>
      </w:r>
    </w:p>
    <w:p w14:paraId="3DA118BB" w14:textId="77777777" w:rsidR="00F83768" w:rsidRPr="002C0D26" w:rsidRDefault="00F83768" w:rsidP="0056294F">
      <w:pPr>
        <w:pStyle w:val="NormalWeb"/>
        <w:numPr>
          <w:ilvl w:val="0"/>
          <w:numId w:val="8"/>
        </w:numPr>
        <w:spacing w:line="360" w:lineRule="auto"/>
        <w:jc w:val="both"/>
      </w:pPr>
      <w:r w:rsidRPr="002C0D26">
        <w:rPr>
          <w:rStyle w:val="Strong"/>
        </w:rPr>
        <w:t>Confidence Loss</w:t>
      </w:r>
      <w:r w:rsidRPr="002C0D26">
        <w:t>: Reflects how confident the model is that an object exists in a grid cell.</w:t>
      </w:r>
    </w:p>
    <w:p w14:paraId="683E9AD8" w14:textId="77777777" w:rsidR="00F83768" w:rsidRPr="002C0D26" w:rsidRDefault="00F83768" w:rsidP="0056294F">
      <w:pPr>
        <w:pStyle w:val="NormalWeb"/>
        <w:numPr>
          <w:ilvl w:val="0"/>
          <w:numId w:val="8"/>
        </w:numPr>
        <w:spacing w:line="360" w:lineRule="auto"/>
        <w:jc w:val="both"/>
      </w:pPr>
      <w:r w:rsidRPr="002C0D26">
        <w:rPr>
          <w:rStyle w:val="Strong"/>
        </w:rPr>
        <w:t>Classification Loss</w:t>
      </w:r>
      <w:r w:rsidRPr="002C0D26">
        <w:t>: Measures the difference between the predicted vehicle class (car, truck, bus) and the ground truth class.</w:t>
      </w:r>
    </w:p>
    <w:p w14:paraId="44C7334D" w14:textId="25645AA7" w:rsidR="00F83768" w:rsidRPr="002C0D26" w:rsidRDefault="00F83768" w:rsidP="0056294F">
      <w:pPr>
        <w:pStyle w:val="Heading4"/>
        <w:spacing w:line="360" w:lineRule="auto"/>
        <w:jc w:val="both"/>
        <w:rPr>
          <w:rFonts w:ascii="Times New Roman" w:hAnsi="Times New Roman" w:cs="Times New Roman"/>
        </w:rPr>
      </w:pPr>
      <w:r w:rsidRPr="002C0D26">
        <w:rPr>
          <w:rFonts w:ascii="Times New Roman" w:hAnsi="Times New Roman" w:cs="Times New Roman"/>
        </w:rPr>
        <w:lastRenderedPageBreak/>
        <w:t>DenseNet Integration</w:t>
      </w:r>
      <w:r w:rsidR="00E87554" w:rsidRPr="002C0D26">
        <w:rPr>
          <w:rFonts w:ascii="Times New Roman" w:hAnsi="Times New Roman" w:cs="Times New Roman"/>
        </w:rPr>
        <w:t>:</w:t>
      </w:r>
    </w:p>
    <w:p w14:paraId="2907DADB" w14:textId="77777777" w:rsidR="00F83768" w:rsidRPr="002C0D26" w:rsidRDefault="00F83768" w:rsidP="0056294F">
      <w:pPr>
        <w:pStyle w:val="NormalWeb"/>
        <w:spacing w:line="360" w:lineRule="auto"/>
        <w:jc w:val="both"/>
      </w:pPr>
      <w:r w:rsidRPr="002C0D26">
        <w:t xml:space="preserve">By integrating </w:t>
      </w:r>
      <w:r w:rsidRPr="002C0D26">
        <w:rPr>
          <w:rStyle w:val="Strong"/>
        </w:rPr>
        <w:t>DenseNet</w:t>
      </w:r>
      <w:r w:rsidRPr="002C0D26">
        <w:t xml:space="preserve"> in the later layers, we ensure:</w:t>
      </w:r>
    </w:p>
    <w:p w14:paraId="2D63BAC8" w14:textId="77777777" w:rsidR="00F83768" w:rsidRPr="002C0D26" w:rsidRDefault="00F83768" w:rsidP="0056294F">
      <w:pPr>
        <w:numPr>
          <w:ilvl w:val="0"/>
          <w:numId w:val="9"/>
        </w:numPr>
        <w:spacing w:before="100" w:beforeAutospacing="1" w:after="100" w:afterAutospacing="1" w:line="360" w:lineRule="auto"/>
        <w:jc w:val="both"/>
        <w:rPr>
          <w:rFonts w:ascii="Times New Roman" w:hAnsi="Times New Roman" w:cs="Times New Roman"/>
          <w:sz w:val="24"/>
          <w:szCs w:val="24"/>
        </w:rPr>
      </w:pPr>
      <w:r w:rsidRPr="002C0D26">
        <w:rPr>
          <w:rStyle w:val="Strong"/>
          <w:rFonts w:ascii="Times New Roman" w:hAnsi="Times New Roman" w:cs="Times New Roman"/>
          <w:sz w:val="24"/>
          <w:szCs w:val="24"/>
        </w:rPr>
        <w:t>Feature reuse</w:t>
      </w:r>
      <w:r w:rsidRPr="002C0D26">
        <w:rPr>
          <w:rFonts w:ascii="Times New Roman" w:hAnsi="Times New Roman" w:cs="Times New Roman"/>
          <w:sz w:val="24"/>
          <w:szCs w:val="24"/>
        </w:rPr>
        <w:t>: Each layer receives feature maps from all preceding layers, improving the learning capacity.</w:t>
      </w:r>
    </w:p>
    <w:p w14:paraId="66015F79" w14:textId="77777777" w:rsidR="00F83768" w:rsidRPr="002C0D26" w:rsidRDefault="00F83768" w:rsidP="0056294F">
      <w:pPr>
        <w:numPr>
          <w:ilvl w:val="0"/>
          <w:numId w:val="9"/>
        </w:numPr>
        <w:spacing w:before="100" w:beforeAutospacing="1" w:after="100" w:afterAutospacing="1" w:line="360" w:lineRule="auto"/>
        <w:jc w:val="both"/>
        <w:rPr>
          <w:rFonts w:ascii="Times New Roman" w:hAnsi="Times New Roman" w:cs="Times New Roman"/>
          <w:sz w:val="24"/>
          <w:szCs w:val="24"/>
        </w:rPr>
      </w:pPr>
      <w:r w:rsidRPr="002C0D26">
        <w:rPr>
          <w:rStyle w:val="Strong"/>
          <w:rFonts w:ascii="Times New Roman" w:hAnsi="Times New Roman" w:cs="Times New Roman"/>
          <w:sz w:val="24"/>
          <w:szCs w:val="24"/>
        </w:rPr>
        <w:t>Reduced Parameters</w:t>
      </w:r>
      <w:r w:rsidRPr="002C0D26">
        <w:rPr>
          <w:rFonts w:ascii="Times New Roman" w:hAnsi="Times New Roman" w:cs="Times New Roman"/>
          <w:sz w:val="24"/>
          <w:szCs w:val="24"/>
        </w:rPr>
        <w:t>: DenseNet uses fewer parameters, helping control overfitting despite limited training data.</w:t>
      </w:r>
    </w:p>
    <w:p w14:paraId="5DB89679" w14:textId="15F68732" w:rsidR="00F83768" w:rsidRPr="002C0D26" w:rsidRDefault="00F83768" w:rsidP="0056294F">
      <w:pPr>
        <w:pStyle w:val="Heading4"/>
        <w:spacing w:line="360" w:lineRule="auto"/>
        <w:jc w:val="both"/>
        <w:rPr>
          <w:rFonts w:ascii="Times New Roman" w:hAnsi="Times New Roman" w:cs="Times New Roman"/>
        </w:rPr>
      </w:pPr>
      <w:r w:rsidRPr="002C0D26">
        <w:rPr>
          <w:rFonts w:ascii="Times New Roman" w:hAnsi="Times New Roman" w:cs="Times New Roman"/>
        </w:rPr>
        <w:t>Dropout Regularization</w:t>
      </w:r>
      <w:r w:rsidR="00E87554" w:rsidRPr="002C0D26">
        <w:rPr>
          <w:rFonts w:ascii="Times New Roman" w:hAnsi="Times New Roman" w:cs="Times New Roman"/>
        </w:rPr>
        <w:t>:</w:t>
      </w:r>
    </w:p>
    <w:p w14:paraId="0D7180EB" w14:textId="77777777" w:rsidR="00F83768" w:rsidRPr="002C0D26" w:rsidRDefault="00F83768" w:rsidP="0056294F">
      <w:pPr>
        <w:pStyle w:val="NormalWeb"/>
        <w:spacing w:line="360" w:lineRule="auto"/>
        <w:jc w:val="both"/>
      </w:pPr>
      <w:r w:rsidRPr="002C0D26">
        <w:t xml:space="preserve">We apply </w:t>
      </w:r>
      <w:r w:rsidRPr="002C0D26">
        <w:rPr>
          <w:rStyle w:val="Strong"/>
        </w:rPr>
        <w:t>dropout</w:t>
      </w:r>
      <w:r w:rsidRPr="002C0D26">
        <w:t xml:space="preserve"> to randomly disable certain neurons during training, which prevents the model from overfitting and ensures it generalizes well to unseen traffic scenarios.</w:t>
      </w:r>
    </w:p>
    <w:p w14:paraId="12E44DAA" w14:textId="5F957D3E" w:rsidR="0089612A" w:rsidRPr="002C0D26" w:rsidRDefault="0089612A" w:rsidP="0056294F">
      <w:pPr>
        <w:pStyle w:val="NormalWeb"/>
        <w:spacing w:line="360" w:lineRule="auto"/>
        <w:jc w:val="both"/>
        <w:rPr>
          <w:rStyle w:val="mord"/>
        </w:rPr>
      </w:pPr>
      <w:r w:rsidRPr="002C0D26">
        <w:tab/>
      </w:r>
      <w:r w:rsidRPr="002C0D26">
        <w:tab/>
      </w:r>
      <w:r w:rsidRPr="002C0D26">
        <w:tab/>
      </w:r>
      <w:r w:rsidR="00B417EE" w:rsidRPr="002C0D26">
        <w:tab/>
      </w:r>
      <w:r w:rsidR="00B417EE" w:rsidRPr="002C0D26">
        <w:tab/>
      </w:r>
      <w:r w:rsidRPr="002C0D26">
        <w:rPr>
          <w:rStyle w:val="mord"/>
        </w:rPr>
        <w:t>Dropout rate</w:t>
      </w:r>
      <w:r w:rsidRPr="002C0D26">
        <w:rPr>
          <w:rStyle w:val="mrel"/>
        </w:rPr>
        <w:t>=</w:t>
      </w:r>
      <w:r w:rsidRPr="002C0D26">
        <w:rPr>
          <w:rStyle w:val="mord"/>
        </w:rPr>
        <w:t>p</w:t>
      </w:r>
    </w:p>
    <w:p w14:paraId="04F2A8CA" w14:textId="63ED7519" w:rsidR="00B417EE" w:rsidRPr="002C0D26" w:rsidRDefault="00B417EE" w:rsidP="0056294F">
      <w:pPr>
        <w:pStyle w:val="NormalWeb"/>
        <w:spacing w:line="360" w:lineRule="auto"/>
        <w:jc w:val="both"/>
      </w:pPr>
      <w:r w:rsidRPr="002C0D26">
        <w:t>where ‘</w:t>
      </w:r>
      <w:r w:rsidRPr="002C0D26">
        <w:rPr>
          <w:rStyle w:val="katex-mathml"/>
        </w:rPr>
        <w:t>p’</w:t>
      </w:r>
      <w:r w:rsidRPr="002C0D26">
        <w:t xml:space="preserve"> is the probability of dropping a neuron. For this project, a typical dropout rate of </w:t>
      </w:r>
      <w:r w:rsidRPr="002C0D26">
        <w:rPr>
          <w:rStyle w:val="Strong"/>
        </w:rPr>
        <w:t>0.3</w:t>
      </w:r>
      <w:r w:rsidRPr="002C0D26">
        <w:t xml:space="preserve"> is used in the later layers.</w:t>
      </w:r>
    </w:p>
    <w:p w14:paraId="61E7382C" w14:textId="2DAD4A6E" w:rsidR="005A49D7" w:rsidRPr="002C0D26" w:rsidRDefault="005A49D7" w:rsidP="0056294F">
      <w:pPr>
        <w:pStyle w:val="Heading4"/>
        <w:spacing w:line="360" w:lineRule="auto"/>
        <w:jc w:val="both"/>
        <w:rPr>
          <w:rFonts w:ascii="Times New Roman" w:hAnsi="Times New Roman" w:cs="Times New Roman"/>
        </w:rPr>
      </w:pPr>
      <w:r w:rsidRPr="002C0D26">
        <w:rPr>
          <w:rFonts w:ascii="Times New Roman" w:hAnsi="Times New Roman" w:cs="Times New Roman"/>
        </w:rPr>
        <w:t>MLP Algorithm</w:t>
      </w:r>
      <w:r w:rsidR="00E87554" w:rsidRPr="002C0D26">
        <w:rPr>
          <w:rFonts w:ascii="Times New Roman" w:hAnsi="Times New Roman" w:cs="Times New Roman"/>
        </w:rPr>
        <w:t>:</w:t>
      </w:r>
    </w:p>
    <w:p w14:paraId="7E62EC96" w14:textId="77777777" w:rsidR="005A49D7" w:rsidRPr="002C0D26" w:rsidRDefault="005A49D7" w:rsidP="0056294F">
      <w:pPr>
        <w:pStyle w:val="NormalWeb"/>
        <w:spacing w:line="360" w:lineRule="auto"/>
        <w:jc w:val="both"/>
      </w:pPr>
      <w:r w:rsidRPr="002C0D26">
        <w:t xml:space="preserve">The </w:t>
      </w:r>
      <w:r w:rsidRPr="002C0D26">
        <w:rPr>
          <w:rStyle w:val="Strong"/>
        </w:rPr>
        <w:t>Multi-Layer Perceptron (MLP)</w:t>
      </w:r>
      <w:r w:rsidRPr="002C0D26">
        <w:t xml:space="preserve"> algorithm can be used as an auxiliary model for further analysis, such as classifying the type of road based on traffic data, or predicting congestion based on vehicle density and speed estimations. The MLP architecture, consisting of input, hidden, and output layers, can be tuned to handle various numerical inputs derived from vehicle speeds and counts.</w:t>
      </w:r>
    </w:p>
    <w:p w14:paraId="341B3951" w14:textId="77777777" w:rsidR="005A49D7" w:rsidRPr="002C0D26" w:rsidRDefault="005A49D7" w:rsidP="0056294F">
      <w:pPr>
        <w:pStyle w:val="Heading3"/>
        <w:spacing w:line="360" w:lineRule="auto"/>
        <w:jc w:val="both"/>
        <w:rPr>
          <w:rFonts w:ascii="Times New Roman" w:hAnsi="Times New Roman" w:cs="Times New Roman"/>
          <w:sz w:val="24"/>
          <w:szCs w:val="24"/>
        </w:rPr>
      </w:pPr>
      <w:r w:rsidRPr="002C0D26">
        <w:rPr>
          <w:rFonts w:ascii="Times New Roman" w:hAnsi="Times New Roman" w:cs="Times New Roman"/>
          <w:sz w:val="24"/>
          <w:szCs w:val="24"/>
        </w:rPr>
        <w:t>3.4 Methodology of the System</w:t>
      </w:r>
    </w:p>
    <w:p w14:paraId="1372B7D0" w14:textId="77777777" w:rsidR="005A49D7" w:rsidRPr="002C0D26" w:rsidRDefault="005A49D7" w:rsidP="0056294F">
      <w:pPr>
        <w:pStyle w:val="NormalWeb"/>
        <w:spacing w:line="360" w:lineRule="auto"/>
        <w:jc w:val="both"/>
      </w:pPr>
      <w:r w:rsidRPr="002C0D26">
        <w:t>The system methodology involves the following key steps:</w:t>
      </w:r>
    </w:p>
    <w:p w14:paraId="330262CE" w14:textId="77777777" w:rsidR="005A49D7" w:rsidRPr="002C0D26" w:rsidRDefault="005A49D7" w:rsidP="0056294F">
      <w:pPr>
        <w:numPr>
          <w:ilvl w:val="0"/>
          <w:numId w:val="6"/>
        </w:numPr>
        <w:spacing w:before="100" w:beforeAutospacing="1" w:after="100" w:afterAutospacing="1" w:line="360" w:lineRule="auto"/>
        <w:jc w:val="both"/>
        <w:rPr>
          <w:rFonts w:ascii="Times New Roman" w:hAnsi="Times New Roman" w:cs="Times New Roman"/>
          <w:sz w:val="24"/>
          <w:szCs w:val="24"/>
        </w:rPr>
      </w:pPr>
      <w:r w:rsidRPr="002C0D26">
        <w:rPr>
          <w:rStyle w:val="Strong"/>
          <w:rFonts w:ascii="Times New Roman" w:hAnsi="Times New Roman" w:cs="Times New Roman"/>
          <w:sz w:val="24"/>
          <w:szCs w:val="24"/>
        </w:rPr>
        <w:t>Vehicle Detection:</w:t>
      </w:r>
      <w:r w:rsidRPr="002C0D26">
        <w:rPr>
          <w:rFonts w:ascii="Times New Roman" w:hAnsi="Times New Roman" w:cs="Times New Roman"/>
          <w:sz w:val="24"/>
          <w:szCs w:val="24"/>
        </w:rPr>
        <w:t xml:space="preserve"> YOLOv8n detects vehicles in each frame of the video feed.</w:t>
      </w:r>
    </w:p>
    <w:p w14:paraId="7D95542C" w14:textId="77777777" w:rsidR="005A49D7" w:rsidRPr="002C0D26" w:rsidRDefault="005A49D7" w:rsidP="0056294F">
      <w:pPr>
        <w:numPr>
          <w:ilvl w:val="0"/>
          <w:numId w:val="6"/>
        </w:numPr>
        <w:spacing w:before="100" w:beforeAutospacing="1" w:after="100" w:afterAutospacing="1" w:line="360" w:lineRule="auto"/>
        <w:jc w:val="both"/>
        <w:rPr>
          <w:rFonts w:ascii="Times New Roman" w:hAnsi="Times New Roman" w:cs="Times New Roman"/>
          <w:sz w:val="24"/>
          <w:szCs w:val="24"/>
        </w:rPr>
      </w:pPr>
      <w:r w:rsidRPr="002C0D26">
        <w:rPr>
          <w:rStyle w:val="Strong"/>
          <w:rFonts w:ascii="Times New Roman" w:hAnsi="Times New Roman" w:cs="Times New Roman"/>
          <w:sz w:val="24"/>
          <w:szCs w:val="24"/>
        </w:rPr>
        <w:t>Tracking:</w:t>
      </w:r>
      <w:r w:rsidRPr="002C0D26">
        <w:rPr>
          <w:rFonts w:ascii="Times New Roman" w:hAnsi="Times New Roman" w:cs="Times New Roman"/>
          <w:sz w:val="24"/>
          <w:szCs w:val="24"/>
        </w:rPr>
        <w:t xml:space="preserve"> A tracking algorithm (e.g., SORT or DeepSORT) follows vehicles across frames, ensuring continuity and accurate counting.</w:t>
      </w:r>
    </w:p>
    <w:p w14:paraId="64CB05EE" w14:textId="77777777" w:rsidR="005A49D7" w:rsidRPr="002C0D26" w:rsidRDefault="005A49D7" w:rsidP="0056294F">
      <w:pPr>
        <w:numPr>
          <w:ilvl w:val="0"/>
          <w:numId w:val="6"/>
        </w:numPr>
        <w:spacing w:before="100" w:beforeAutospacing="1" w:after="100" w:afterAutospacing="1" w:line="360" w:lineRule="auto"/>
        <w:jc w:val="both"/>
        <w:rPr>
          <w:rFonts w:ascii="Times New Roman" w:hAnsi="Times New Roman" w:cs="Times New Roman"/>
          <w:sz w:val="24"/>
          <w:szCs w:val="24"/>
        </w:rPr>
      </w:pPr>
      <w:r w:rsidRPr="002C0D26">
        <w:rPr>
          <w:rStyle w:val="Strong"/>
          <w:rFonts w:ascii="Times New Roman" w:hAnsi="Times New Roman" w:cs="Times New Roman"/>
          <w:sz w:val="24"/>
          <w:szCs w:val="24"/>
        </w:rPr>
        <w:t>Speed Estimation:</w:t>
      </w:r>
      <w:r w:rsidRPr="002C0D26">
        <w:rPr>
          <w:rFonts w:ascii="Times New Roman" w:hAnsi="Times New Roman" w:cs="Times New Roman"/>
          <w:sz w:val="24"/>
          <w:szCs w:val="24"/>
        </w:rPr>
        <w:t xml:space="preserve"> Speed is calculated by analyzing the change in position of each vehicle across successive frames, using spatial-temporal data.</w:t>
      </w:r>
    </w:p>
    <w:p w14:paraId="5BAF7585" w14:textId="77777777" w:rsidR="005A49D7" w:rsidRPr="002C0D26" w:rsidRDefault="005A49D7" w:rsidP="0056294F">
      <w:pPr>
        <w:numPr>
          <w:ilvl w:val="0"/>
          <w:numId w:val="6"/>
        </w:numPr>
        <w:spacing w:before="100" w:beforeAutospacing="1" w:after="100" w:afterAutospacing="1" w:line="360" w:lineRule="auto"/>
        <w:jc w:val="both"/>
        <w:rPr>
          <w:rFonts w:ascii="Times New Roman" w:hAnsi="Times New Roman" w:cs="Times New Roman"/>
          <w:sz w:val="24"/>
          <w:szCs w:val="24"/>
        </w:rPr>
      </w:pPr>
      <w:r w:rsidRPr="002C0D26">
        <w:rPr>
          <w:rStyle w:val="Strong"/>
          <w:rFonts w:ascii="Times New Roman" w:hAnsi="Times New Roman" w:cs="Times New Roman"/>
          <w:sz w:val="24"/>
          <w:szCs w:val="24"/>
        </w:rPr>
        <w:t>Counting:</w:t>
      </w:r>
      <w:r w:rsidRPr="002C0D26">
        <w:rPr>
          <w:rFonts w:ascii="Times New Roman" w:hAnsi="Times New Roman" w:cs="Times New Roman"/>
          <w:sz w:val="24"/>
          <w:szCs w:val="24"/>
        </w:rPr>
        <w:t xml:space="preserve"> The system maintains a count of vehicles entering and exiting the video frame.</w:t>
      </w:r>
    </w:p>
    <w:p w14:paraId="753C4508" w14:textId="77777777" w:rsidR="005A49D7" w:rsidRPr="002C0D26" w:rsidRDefault="005A49D7" w:rsidP="0056294F">
      <w:pPr>
        <w:numPr>
          <w:ilvl w:val="0"/>
          <w:numId w:val="6"/>
        </w:numPr>
        <w:spacing w:before="100" w:beforeAutospacing="1" w:after="100" w:afterAutospacing="1" w:line="360" w:lineRule="auto"/>
        <w:jc w:val="both"/>
        <w:rPr>
          <w:rFonts w:ascii="Times New Roman" w:hAnsi="Times New Roman" w:cs="Times New Roman"/>
          <w:sz w:val="24"/>
          <w:szCs w:val="24"/>
        </w:rPr>
      </w:pPr>
      <w:r w:rsidRPr="002C0D26">
        <w:rPr>
          <w:rStyle w:val="Strong"/>
          <w:rFonts w:ascii="Times New Roman" w:hAnsi="Times New Roman" w:cs="Times New Roman"/>
          <w:sz w:val="24"/>
          <w:szCs w:val="24"/>
        </w:rPr>
        <w:lastRenderedPageBreak/>
        <w:t>Output:</w:t>
      </w:r>
      <w:r w:rsidRPr="002C0D26">
        <w:rPr>
          <w:rFonts w:ascii="Times New Roman" w:hAnsi="Times New Roman" w:cs="Times New Roman"/>
          <w:sz w:val="24"/>
          <w:szCs w:val="24"/>
        </w:rPr>
        <w:t xml:space="preserve"> Real-time outputs for traffic density, vehicle count, and speed are displayed, helping traffic management authorities make informed decisions.</w:t>
      </w:r>
    </w:p>
    <w:p w14:paraId="24313C51" w14:textId="77777777" w:rsidR="005A49D7" w:rsidRPr="002C0D26" w:rsidRDefault="005A49D7" w:rsidP="0056294F">
      <w:pPr>
        <w:pStyle w:val="Heading3"/>
        <w:spacing w:line="360" w:lineRule="auto"/>
        <w:jc w:val="both"/>
        <w:rPr>
          <w:rFonts w:ascii="Times New Roman" w:hAnsi="Times New Roman" w:cs="Times New Roman"/>
          <w:sz w:val="24"/>
          <w:szCs w:val="24"/>
        </w:rPr>
      </w:pPr>
      <w:r w:rsidRPr="002C0D26">
        <w:rPr>
          <w:rFonts w:ascii="Times New Roman" w:hAnsi="Times New Roman" w:cs="Times New Roman"/>
          <w:sz w:val="24"/>
          <w:szCs w:val="24"/>
        </w:rPr>
        <w:t>3.5 Model Evaluation</w:t>
      </w:r>
    </w:p>
    <w:p w14:paraId="5CD0633A" w14:textId="4E6D9812" w:rsidR="00F83768" w:rsidRPr="002C0D26" w:rsidRDefault="004A637A" w:rsidP="0056294F">
      <w:pPr>
        <w:pStyle w:val="BodyText"/>
        <w:spacing w:before="19" w:line="360" w:lineRule="auto"/>
        <w:rPr>
          <w:b/>
        </w:rPr>
      </w:pPr>
      <w:r w:rsidRPr="002C0D26">
        <w:t xml:space="preserve">In the </w:t>
      </w:r>
      <w:r w:rsidRPr="002C0D26">
        <w:rPr>
          <w:rStyle w:val="Strong"/>
        </w:rPr>
        <w:t>Vehicle Detection, Counting, and Speed Estimation</w:t>
      </w:r>
      <w:r w:rsidRPr="002C0D26">
        <w:t xml:space="preserve"> project, the model evaluation process is critical to ensure that the system performs accurately and efficiently in various real-world traffic conditions. The evaluation primarily focuses on testing how well the model detects vehicles, tracks their movements, and estimates their speed.</w:t>
      </w:r>
    </w:p>
    <w:p w14:paraId="3DD489EF" w14:textId="77777777" w:rsidR="00CC4F45" w:rsidRPr="002C0D26" w:rsidRDefault="00CC4F45" w:rsidP="0056294F">
      <w:pPr>
        <w:pStyle w:val="Heading4"/>
        <w:numPr>
          <w:ilvl w:val="1"/>
          <w:numId w:val="4"/>
        </w:numPr>
        <w:tabs>
          <w:tab w:val="left" w:pos="520"/>
        </w:tabs>
        <w:spacing w:before="165" w:line="360" w:lineRule="auto"/>
        <w:ind w:left="520"/>
        <w:jc w:val="both"/>
        <w:rPr>
          <w:rFonts w:ascii="Times New Roman" w:hAnsi="Times New Roman" w:cs="Times New Roman"/>
        </w:rPr>
      </w:pPr>
      <w:bookmarkStart w:id="16" w:name="_bookmark18"/>
      <w:bookmarkEnd w:id="16"/>
      <w:r w:rsidRPr="002C0D26">
        <w:rPr>
          <w:rFonts w:ascii="Times New Roman" w:hAnsi="Times New Roman" w:cs="Times New Roman"/>
          <w:spacing w:val="-2"/>
        </w:rPr>
        <w:t>Constraints</w:t>
      </w:r>
    </w:p>
    <w:p w14:paraId="1DBC7C7A" w14:textId="77777777" w:rsidR="00CC4F45" w:rsidRPr="002C0D26" w:rsidRDefault="00CC4F45" w:rsidP="0056294F">
      <w:pPr>
        <w:pStyle w:val="BodyText"/>
        <w:spacing w:before="19" w:line="360" w:lineRule="auto"/>
        <w:rPr>
          <w:b/>
        </w:rPr>
      </w:pPr>
    </w:p>
    <w:p w14:paraId="63002850" w14:textId="64C8CCED" w:rsidR="00CC4F45" w:rsidRPr="002C0D26" w:rsidRDefault="00296421" w:rsidP="0056294F">
      <w:pPr>
        <w:pStyle w:val="BodyText"/>
        <w:spacing w:line="360" w:lineRule="auto"/>
        <w:ind w:left="160" w:right="180"/>
      </w:pPr>
      <w:r w:rsidRPr="002C0D26">
        <w:t>In our project, several constraints must be considered to ensure efficient performance and practical application. These constraints may arise from both technical limitations and real-world environmental factors.</w:t>
      </w:r>
    </w:p>
    <w:p w14:paraId="36D0BAB6" w14:textId="77777777" w:rsidR="00296421" w:rsidRPr="002C0D26" w:rsidRDefault="00296421" w:rsidP="0056294F">
      <w:pPr>
        <w:spacing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Processing Power</w:t>
      </w:r>
      <w:r w:rsidRPr="002C0D26">
        <w:rPr>
          <w:rFonts w:ascii="Times New Roman" w:eastAsia="Times New Roman" w:hAnsi="Times New Roman" w:cs="Times New Roman"/>
          <w:sz w:val="24"/>
          <w:szCs w:val="24"/>
          <w:lang w:val="en-US" w:eastAsia="en-US"/>
        </w:rPr>
        <w:t>:</w:t>
      </w:r>
    </w:p>
    <w:p w14:paraId="00979603" w14:textId="77777777" w:rsidR="00296421" w:rsidRPr="002C0D26" w:rsidRDefault="00296421" w:rsidP="0056294F">
      <w:pPr>
        <w:numPr>
          <w:ilvl w:val="0"/>
          <w:numId w:val="11"/>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sz w:val="24"/>
          <w:szCs w:val="24"/>
          <w:lang w:val="en-US" w:eastAsia="en-US"/>
        </w:rPr>
        <w:t>Real-time vehicle detection and speed estimation require significant computational resources, especially when processing high-resolution video streams. The YOLOv8n (Nano) model, while lightweight, still demands a robust GPU for efficient real-time inference.</w:t>
      </w:r>
    </w:p>
    <w:p w14:paraId="066A9CEF" w14:textId="52C6D87F" w:rsidR="00296421" w:rsidRPr="002C0D26" w:rsidRDefault="00296421" w:rsidP="0056294F">
      <w:pPr>
        <w:numPr>
          <w:ilvl w:val="0"/>
          <w:numId w:val="11"/>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Constraint</w:t>
      </w:r>
      <w:r w:rsidRPr="002C0D26">
        <w:rPr>
          <w:rFonts w:ascii="Times New Roman" w:eastAsia="Times New Roman" w:hAnsi="Times New Roman" w:cs="Times New Roman"/>
          <w:sz w:val="24"/>
          <w:szCs w:val="24"/>
          <w:lang w:val="en-US" w:eastAsia="en-US"/>
        </w:rPr>
        <w:t>: Limited hardware capabilities (e.g., slower processors or absence of GPUs) can reduce the system's speed, affecting frame processing rates and real-time performance.</w:t>
      </w:r>
    </w:p>
    <w:p w14:paraId="4BD272D1" w14:textId="77777777" w:rsidR="00296421" w:rsidRPr="002C0D26" w:rsidRDefault="00296421" w:rsidP="0056294F">
      <w:pPr>
        <w:spacing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Memory Usage</w:t>
      </w:r>
      <w:r w:rsidRPr="002C0D26">
        <w:rPr>
          <w:rFonts w:ascii="Times New Roman" w:eastAsia="Times New Roman" w:hAnsi="Times New Roman" w:cs="Times New Roman"/>
          <w:sz w:val="24"/>
          <w:szCs w:val="24"/>
          <w:lang w:val="en-US" w:eastAsia="en-US"/>
        </w:rPr>
        <w:t>:</w:t>
      </w:r>
    </w:p>
    <w:p w14:paraId="638BA2A7" w14:textId="77777777" w:rsidR="00296421" w:rsidRPr="002C0D26" w:rsidRDefault="00296421" w:rsidP="0056294F">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sz w:val="24"/>
          <w:szCs w:val="24"/>
          <w:lang w:val="en-US" w:eastAsia="en-US"/>
        </w:rPr>
        <w:t>The model architecture and the high volume of data (video frames, annotations) require substantial memory for smooth operation.</w:t>
      </w:r>
    </w:p>
    <w:p w14:paraId="316C66B8" w14:textId="418A526B" w:rsidR="00296421" w:rsidRPr="002C0D26" w:rsidRDefault="00296421" w:rsidP="0056294F">
      <w:pPr>
        <w:numPr>
          <w:ilvl w:val="0"/>
          <w:numId w:val="12"/>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Constraint</w:t>
      </w:r>
      <w:r w:rsidRPr="002C0D26">
        <w:rPr>
          <w:rFonts w:ascii="Times New Roman" w:eastAsia="Times New Roman" w:hAnsi="Times New Roman" w:cs="Times New Roman"/>
          <w:sz w:val="24"/>
          <w:szCs w:val="24"/>
          <w:lang w:val="en-US" w:eastAsia="en-US"/>
        </w:rPr>
        <w:t>: Insufficient memory may lead to slower processing times and potential crashes when handling large datasets or continuous video streams.</w:t>
      </w:r>
    </w:p>
    <w:p w14:paraId="09384A72" w14:textId="77777777" w:rsidR="00296421" w:rsidRPr="002C0D26" w:rsidRDefault="00296421" w:rsidP="0056294F">
      <w:p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Model Training Time</w:t>
      </w:r>
      <w:r w:rsidRPr="002C0D26">
        <w:rPr>
          <w:rFonts w:ascii="Times New Roman" w:eastAsia="Times New Roman" w:hAnsi="Times New Roman" w:cs="Times New Roman"/>
          <w:sz w:val="24"/>
          <w:szCs w:val="24"/>
          <w:lang w:val="en-US" w:eastAsia="en-US"/>
        </w:rPr>
        <w:t>:</w:t>
      </w:r>
    </w:p>
    <w:p w14:paraId="4F8CB168" w14:textId="77777777" w:rsidR="00296421" w:rsidRPr="002C0D26" w:rsidRDefault="00296421" w:rsidP="0056294F">
      <w:pPr>
        <w:numPr>
          <w:ilvl w:val="0"/>
          <w:numId w:val="13"/>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sz w:val="24"/>
          <w:szCs w:val="24"/>
          <w:lang w:val="en-US" w:eastAsia="en-US"/>
        </w:rPr>
        <w:t>Training deep learning models, particularly with techniques like DenseNet and dropout, can be time-consuming.</w:t>
      </w:r>
    </w:p>
    <w:p w14:paraId="26AD5E83" w14:textId="441F4BDB" w:rsidR="00296421" w:rsidRPr="002C0D26" w:rsidRDefault="00296421" w:rsidP="0056294F">
      <w:pPr>
        <w:numPr>
          <w:ilvl w:val="0"/>
          <w:numId w:val="13"/>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lastRenderedPageBreak/>
        <w:t>Constraint</w:t>
      </w:r>
      <w:r w:rsidRPr="002C0D26">
        <w:rPr>
          <w:rFonts w:ascii="Times New Roman" w:eastAsia="Times New Roman" w:hAnsi="Times New Roman" w:cs="Times New Roman"/>
          <w:sz w:val="24"/>
          <w:szCs w:val="24"/>
          <w:lang w:val="en-US" w:eastAsia="en-US"/>
        </w:rPr>
        <w:t>: Long training times can slow down development cycles, especially if hyperparameter tuning or retraining is required frequently.</w:t>
      </w:r>
    </w:p>
    <w:p w14:paraId="60EEBADB" w14:textId="77777777" w:rsidR="00296421" w:rsidRPr="002C0D26" w:rsidRDefault="00296421" w:rsidP="0056294F">
      <w:p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Data Availability</w:t>
      </w:r>
      <w:r w:rsidRPr="002C0D26">
        <w:rPr>
          <w:rFonts w:ascii="Times New Roman" w:eastAsia="Times New Roman" w:hAnsi="Times New Roman" w:cs="Times New Roman"/>
          <w:sz w:val="24"/>
          <w:szCs w:val="24"/>
          <w:lang w:val="en-US" w:eastAsia="en-US"/>
        </w:rPr>
        <w:t>:</w:t>
      </w:r>
    </w:p>
    <w:p w14:paraId="41834DE2" w14:textId="77777777" w:rsidR="00296421" w:rsidRPr="002C0D26" w:rsidRDefault="00296421" w:rsidP="0056294F">
      <w:pPr>
        <w:numPr>
          <w:ilvl w:val="0"/>
          <w:numId w:val="14"/>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sz w:val="24"/>
          <w:szCs w:val="24"/>
          <w:lang w:val="en-US" w:eastAsia="en-US"/>
        </w:rPr>
        <w:t>The accuracy of the vehicle detection and speed estimation models depends heavily on the quality and diversity of the training dataset.</w:t>
      </w:r>
    </w:p>
    <w:p w14:paraId="7288B639" w14:textId="790DA543" w:rsidR="00296421" w:rsidRPr="002C0D26" w:rsidRDefault="00296421" w:rsidP="0056294F">
      <w:pPr>
        <w:numPr>
          <w:ilvl w:val="0"/>
          <w:numId w:val="14"/>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Constraint</w:t>
      </w:r>
      <w:r w:rsidRPr="002C0D26">
        <w:rPr>
          <w:rFonts w:ascii="Times New Roman" w:eastAsia="Times New Roman" w:hAnsi="Times New Roman" w:cs="Times New Roman"/>
          <w:sz w:val="24"/>
          <w:szCs w:val="24"/>
          <w:lang w:val="en-US" w:eastAsia="en-US"/>
        </w:rPr>
        <w:t>: Inadequate or biased datasets (e.g., lacking in specific vehicle types, weather conditions, or traffic densities) may limit the model's generalization capabilities in real-world scenarios.</w:t>
      </w:r>
    </w:p>
    <w:p w14:paraId="6B4E0CFB" w14:textId="77777777" w:rsidR="004C3514" w:rsidRPr="002C0D26" w:rsidRDefault="004C3514" w:rsidP="0056294F">
      <w:p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Lighting Conditions</w:t>
      </w:r>
      <w:r w:rsidRPr="002C0D26">
        <w:rPr>
          <w:rFonts w:ascii="Times New Roman" w:eastAsia="Times New Roman" w:hAnsi="Times New Roman" w:cs="Times New Roman"/>
          <w:sz w:val="24"/>
          <w:szCs w:val="24"/>
          <w:lang w:val="en-US" w:eastAsia="en-US"/>
        </w:rPr>
        <w:t>:</w:t>
      </w:r>
    </w:p>
    <w:p w14:paraId="1B8A04FC" w14:textId="36C7C914" w:rsidR="004C3514" w:rsidRPr="002C0D26" w:rsidRDefault="004C3514" w:rsidP="0056294F">
      <w:pPr>
        <w:numPr>
          <w:ilvl w:val="0"/>
          <w:numId w:val="15"/>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sz w:val="24"/>
          <w:szCs w:val="24"/>
          <w:lang w:val="en-US" w:eastAsia="en-US"/>
        </w:rPr>
        <w:t>Detection accuracy can be compromised in low-light or night-time conditions.</w:t>
      </w:r>
    </w:p>
    <w:p w14:paraId="4284B6AC" w14:textId="025947B0" w:rsidR="0056294F" w:rsidRPr="0056294F" w:rsidRDefault="004C3514" w:rsidP="0056294F">
      <w:pPr>
        <w:numPr>
          <w:ilvl w:val="0"/>
          <w:numId w:val="15"/>
        </w:numPr>
        <w:spacing w:before="100" w:beforeAutospacing="1" w:after="100" w:afterAutospacing="1" w:line="360" w:lineRule="auto"/>
        <w:jc w:val="both"/>
        <w:rPr>
          <w:rFonts w:ascii="Times New Roman" w:eastAsia="Times New Roman" w:hAnsi="Times New Roman" w:cs="Times New Roman"/>
          <w:sz w:val="24"/>
          <w:szCs w:val="24"/>
          <w:lang w:val="en-US" w:eastAsia="en-US"/>
        </w:rPr>
      </w:pPr>
      <w:r w:rsidRPr="002C0D26">
        <w:rPr>
          <w:rFonts w:ascii="Times New Roman" w:eastAsia="Times New Roman" w:hAnsi="Times New Roman" w:cs="Times New Roman"/>
          <w:b/>
          <w:bCs/>
          <w:sz w:val="24"/>
          <w:szCs w:val="24"/>
          <w:lang w:val="en-US" w:eastAsia="en-US"/>
        </w:rPr>
        <w:t>Constraint</w:t>
      </w:r>
      <w:r w:rsidRPr="002C0D26">
        <w:rPr>
          <w:rFonts w:ascii="Times New Roman" w:eastAsia="Times New Roman" w:hAnsi="Times New Roman" w:cs="Times New Roman"/>
          <w:sz w:val="24"/>
          <w:szCs w:val="24"/>
          <w:lang w:val="en-US" w:eastAsia="en-US"/>
        </w:rPr>
        <w:t>: The model’s performance may degrade significantly in areas with insufficient lighting or under rapidly changing lighting conditions, such as tunnels or during sunset.</w:t>
      </w:r>
    </w:p>
    <w:p w14:paraId="3DBEBE4C" w14:textId="77777777" w:rsidR="00335B61" w:rsidRPr="002C0D26" w:rsidRDefault="00335B61" w:rsidP="0056294F">
      <w:pPr>
        <w:pStyle w:val="Heading4"/>
        <w:spacing w:line="360" w:lineRule="auto"/>
        <w:jc w:val="both"/>
        <w:rPr>
          <w:rFonts w:ascii="Times New Roman" w:hAnsi="Times New Roman" w:cs="Times New Roman"/>
          <w:spacing w:val="-2"/>
        </w:rPr>
      </w:pPr>
      <w:r w:rsidRPr="002C0D26">
        <w:rPr>
          <w:rFonts w:ascii="Times New Roman" w:hAnsi="Times New Roman" w:cs="Times New Roman"/>
        </w:rPr>
        <w:t>Cost</w:t>
      </w:r>
      <w:r w:rsidRPr="002C0D26">
        <w:rPr>
          <w:rFonts w:ascii="Times New Roman" w:hAnsi="Times New Roman" w:cs="Times New Roman"/>
          <w:spacing w:val="-5"/>
        </w:rPr>
        <w:t xml:space="preserve"> </w:t>
      </w:r>
      <w:r w:rsidRPr="002C0D26">
        <w:rPr>
          <w:rFonts w:ascii="Times New Roman" w:hAnsi="Times New Roman" w:cs="Times New Roman"/>
        </w:rPr>
        <w:t>and</w:t>
      </w:r>
      <w:r w:rsidRPr="002C0D26">
        <w:rPr>
          <w:rFonts w:ascii="Times New Roman" w:hAnsi="Times New Roman" w:cs="Times New Roman"/>
          <w:spacing w:val="-3"/>
        </w:rPr>
        <w:t xml:space="preserve"> </w:t>
      </w:r>
      <w:r w:rsidRPr="002C0D26">
        <w:rPr>
          <w:rFonts w:ascii="Times New Roman" w:hAnsi="Times New Roman" w:cs="Times New Roman"/>
        </w:rPr>
        <w:t>sustainability</w:t>
      </w:r>
      <w:r w:rsidRPr="002C0D26">
        <w:rPr>
          <w:rFonts w:ascii="Times New Roman" w:hAnsi="Times New Roman" w:cs="Times New Roman"/>
          <w:spacing w:val="-5"/>
        </w:rPr>
        <w:t xml:space="preserve"> </w:t>
      </w:r>
      <w:r w:rsidRPr="002C0D26">
        <w:rPr>
          <w:rFonts w:ascii="Times New Roman" w:hAnsi="Times New Roman" w:cs="Times New Roman"/>
          <w:spacing w:val="-2"/>
        </w:rPr>
        <w:t>Impact</w:t>
      </w:r>
    </w:p>
    <w:p w14:paraId="615193F8" w14:textId="2961C68E" w:rsidR="00335B61" w:rsidRPr="002C0D26" w:rsidRDefault="00335B61" w:rsidP="0056294F">
      <w:pPr>
        <w:widowControl w:val="0"/>
        <w:tabs>
          <w:tab w:val="left" w:pos="876"/>
          <w:tab w:val="left" w:pos="880"/>
        </w:tabs>
        <w:autoSpaceDE w:val="0"/>
        <w:autoSpaceDN w:val="0"/>
        <w:spacing w:before="74" w:line="360" w:lineRule="auto"/>
        <w:ind w:right="178"/>
        <w:jc w:val="both"/>
        <w:rPr>
          <w:rFonts w:ascii="Times New Roman" w:hAnsi="Times New Roman" w:cs="Times New Roman"/>
          <w:sz w:val="24"/>
          <w:szCs w:val="24"/>
        </w:rPr>
      </w:pPr>
      <w:r w:rsidRPr="002C0D26">
        <w:rPr>
          <w:rFonts w:ascii="Times New Roman" w:hAnsi="Times New Roman" w:cs="Times New Roman"/>
          <w:sz w:val="24"/>
          <w:szCs w:val="24"/>
        </w:rPr>
        <w:t>The system is designed to be cost-effective by using lightweight models that require fewer computational resources, making it suitable for deployment on edge devices or cloud-based solutions. Moreover, by improving traffic management and reducing congestion, the system indirectly contributes to environmental sustainability by lowering vehicle emissions and fuel consumption. In terms of scalability, the system can be expanded to cover larger areas with minimal additional costs, making it a sustainable solution for growing urban areas.</w:t>
      </w:r>
    </w:p>
    <w:p w14:paraId="476A9C28" w14:textId="77777777" w:rsidR="00CC4F45" w:rsidRPr="002C0D26" w:rsidRDefault="00CC4F45" w:rsidP="0056294F">
      <w:pPr>
        <w:pStyle w:val="Heading4"/>
        <w:spacing w:line="360" w:lineRule="auto"/>
        <w:ind w:left="179"/>
        <w:jc w:val="both"/>
        <w:rPr>
          <w:rFonts w:ascii="Times New Roman" w:hAnsi="Times New Roman" w:cs="Times New Roman"/>
        </w:rPr>
      </w:pPr>
      <w:r w:rsidRPr="002C0D26">
        <w:rPr>
          <w:rFonts w:ascii="Times New Roman" w:hAnsi="Times New Roman" w:cs="Times New Roman"/>
        </w:rPr>
        <w:t>3.7 Use</w:t>
      </w:r>
      <w:r w:rsidRPr="002C0D26">
        <w:rPr>
          <w:rFonts w:ascii="Times New Roman" w:hAnsi="Times New Roman" w:cs="Times New Roman"/>
          <w:spacing w:val="-2"/>
        </w:rPr>
        <w:t xml:space="preserve"> </w:t>
      </w:r>
      <w:r w:rsidRPr="002C0D26">
        <w:rPr>
          <w:rFonts w:ascii="Times New Roman" w:hAnsi="Times New Roman" w:cs="Times New Roman"/>
        </w:rPr>
        <w:t>of</w:t>
      </w:r>
      <w:r w:rsidRPr="002C0D26">
        <w:rPr>
          <w:rFonts w:ascii="Times New Roman" w:hAnsi="Times New Roman" w:cs="Times New Roman"/>
          <w:spacing w:val="1"/>
        </w:rPr>
        <w:t xml:space="preserve"> </w:t>
      </w:r>
      <w:r w:rsidRPr="002C0D26">
        <w:rPr>
          <w:rFonts w:ascii="Times New Roman" w:hAnsi="Times New Roman" w:cs="Times New Roman"/>
          <w:spacing w:val="-2"/>
        </w:rPr>
        <w:t>Standards</w:t>
      </w:r>
    </w:p>
    <w:p w14:paraId="5F80C521" w14:textId="7ADFDB3A" w:rsidR="00B04A22" w:rsidRPr="002C0D26" w:rsidRDefault="00E87554" w:rsidP="0056294F">
      <w:pPr>
        <w:pStyle w:val="NormalWeb"/>
        <w:spacing w:line="360" w:lineRule="auto"/>
        <w:jc w:val="both"/>
      </w:pPr>
      <w:r w:rsidRPr="002C0D26">
        <w:t xml:space="preserve">i. </w:t>
      </w:r>
      <w:r w:rsidR="00B04A22" w:rsidRPr="002C0D26">
        <w:rPr>
          <w:rStyle w:val="Strong"/>
        </w:rPr>
        <w:t>Human-Computer Interaction (HCI) Standards</w:t>
      </w:r>
      <w:r w:rsidR="00B04A22" w:rsidRPr="002C0D26">
        <w:t>: Our system’s user interface (UI) is designed to be intuitive, accessible, and efficient for real-time traffic monitoring. It follows HCI principles and guidelines to ensure that operators can easily monitor vehicle detection, counting, and speed estimation. The UI displays traffic data clearly and allows for simple interaction with real-time updates.</w:t>
      </w:r>
    </w:p>
    <w:p w14:paraId="6A175A47" w14:textId="77777777" w:rsidR="00B04A22" w:rsidRPr="002C0D26" w:rsidRDefault="00B04A22" w:rsidP="0056294F">
      <w:pPr>
        <w:pStyle w:val="NormalWeb"/>
        <w:spacing w:line="360" w:lineRule="auto"/>
        <w:jc w:val="both"/>
      </w:pPr>
      <w:r w:rsidRPr="002C0D26">
        <w:t xml:space="preserve">ii. </w:t>
      </w:r>
      <w:r w:rsidRPr="002C0D26">
        <w:rPr>
          <w:rStyle w:val="Strong"/>
        </w:rPr>
        <w:t>Data Privacy Regulations</w:t>
      </w:r>
      <w:r w:rsidRPr="002C0D26">
        <w:t xml:space="preserve">: Given that the system processes real-time video feeds from traffic cameras, it is essential to comply with data privacy regulations, such as the GDPR in Europe. Our </w:t>
      </w:r>
      <w:r w:rsidRPr="002C0D26">
        <w:lastRenderedPageBreak/>
        <w:t>design ensures that the video data is securely handled, preventing unauthorized access and ensuring data security throughout the processing pipeline.</w:t>
      </w:r>
    </w:p>
    <w:p w14:paraId="1CEF4716" w14:textId="77777777" w:rsidR="00B04A22" w:rsidRPr="002C0D26" w:rsidRDefault="00B04A22" w:rsidP="0056294F">
      <w:pPr>
        <w:pStyle w:val="NormalWeb"/>
        <w:spacing w:line="360" w:lineRule="auto"/>
        <w:jc w:val="both"/>
      </w:pPr>
      <w:r w:rsidRPr="002C0D26">
        <w:t xml:space="preserve">iii. </w:t>
      </w:r>
      <w:r w:rsidRPr="002C0D26">
        <w:rPr>
          <w:rStyle w:val="Strong"/>
        </w:rPr>
        <w:t>Software Development Standards</w:t>
      </w:r>
      <w:r w:rsidRPr="002C0D26">
        <w:t>: We adhere to Python coding standards (PEP 8) and other relevant guidelines to ensure that the code is well-structured, readable, and maintainable. These standards help improve the organization of our code, making it easier to manage and extend in future developments.</w:t>
      </w:r>
    </w:p>
    <w:p w14:paraId="2286E30C" w14:textId="77777777" w:rsidR="00B04A22" w:rsidRPr="002C0D26" w:rsidRDefault="00B04A22" w:rsidP="0056294F">
      <w:pPr>
        <w:pStyle w:val="NormalWeb"/>
        <w:spacing w:line="360" w:lineRule="auto"/>
        <w:jc w:val="both"/>
      </w:pPr>
      <w:r w:rsidRPr="002C0D26">
        <w:t xml:space="preserve">iv. </w:t>
      </w:r>
      <w:r w:rsidRPr="002C0D26">
        <w:rPr>
          <w:rStyle w:val="Strong"/>
        </w:rPr>
        <w:t>Usability Guidelines</w:t>
      </w:r>
      <w:r w:rsidRPr="002C0D26">
        <w:t>: The user interface is designed based on usability guidelines (such as ISO 9241), ensuring that the data, including vehicle counts, speed estimation, and traffic flow insights, are presented clearly. The interface is optimized for traffic monitoring professionals to quickly understand the traffic situation and make informed decisions.</w:t>
      </w:r>
    </w:p>
    <w:p w14:paraId="2BC104D9" w14:textId="77777777" w:rsidR="00B04A22" w:rsidRPr="002C0D26" w:rsidRDefault="00B04A22" w:rsidP="0056294F">
      <w:pPr>
        <w:pStyle w:val="NormalWeb"/>
        <w:spacing w:line="360" w:lineRule="auto"/>
        <w:jc w:val="both"/>
      </w:pPr>
      <w:r w:rsidRPr="002C0D26">
        <w:t xml:space="preserve">v. </w:t>
      </w:r>
      <w:r w:rsidRPr="002C0D26">
        <w:rPr>
          <w:rStyle w:val="Strong"/>
        </w:rPr>
        <w:t>Quality Assurance Standards</w:t>
      </w:r>
      <w:r w:rsidRPr="002C0D26">
        <w:t>: We follow software testing standards like IEEE 829 for comprehensive test documentation. This includes functionality tests, stress tests on video feed processing, and accuracy checks for vehicle detection and speed estimation, ensuring the system's performance is reliable in diverse scenarios.</w:t>
      </w:r>
    </w:p>
    <w:p w14:paraId="26E3C93B" w14:textId="77777777" w:rsidR="00B04A22" w:rsidRPr="002C0D26" w:rsidRDefault="00B04A22" w:rsidP="0056294F">
      <w:pPr>
        <w:pStyle w:val="NormalWeb"/>
        <w:spacing w:line="360" w:lineRule="auto"/>
        <w:jc w:val="both"/>
      </w:pPr>
      <w:r w:rsidRPr="002C0D26">
        <w:t xml:space="preserve">vi. </w:t>
      </w:r>
      <w:r w:rsidRPr="002C0D26">
        <w:rPr>
          <w:rStyle w:val="Strong"/>
        </w:rPr>
        <w:t>Security Standards</w:t>
      </w:r>
      <w:r w:rsidRPr="002C0D26">
        <w:t>: Security protocols, such as SSL/TLS, are employed to secure data transmission between the system and the cloud or any central monitoring hub. We follow security best practices outlined by OWASP to protect against potential vulnerabilities, ensuring the integrity and safety of the traffic data.</w:t>
      </w:r>
    </w:p>
    <w:p w14:paraId="0BABB274" w14:textId="77777777" w:rsidR="00B04A22" w:rsidRPr="002C0D26" w:rsidRDefault="00B04A22" w:rsidP="0056294F">
      <w:pPr>
        <w:pStyle w:val="NormalWeb"/>
        <w:spacing w:line="360" w:lineRule="auto"/>
        <w:jc w:val="both"/>
      </w:pPr>
      <w:r w:rsidRPr="002C0D26">
        <w:t xml:space="preserve">vii. </w:t>
      </w:r>
      <w:r w:rsidRPr="002C0D26">
        <w:rPr>
          <w:rStyle w:val="Strong"/>
        </w:rPr>
        <w:t>Standardized Communication Mechanisms</w:t>
      </w:r>
      <w:r w:rsidRPr="002C0D26">
        <w:t>: To ensure seamless integration with other traffic management systems, our system adheres to standard communication protocols such as MQTT or HTTP for efficient data exchange between roadside hardware and centralized servers.</w:t>
      </w:r>
    </w:p>
    <w:p w14:paraId="54E9D3B2" w14:textId="77777777" w:rsidR="00B04A22" w:rsidRPr="002C0D26" w:rsidRDefault="00B04A22" w:rsidP="0056294F">
      <w:pPr>
        <w:pStyle w:val="NormalWeb"/>
        <w:spacing w:line="360" w:lineRule="auto"/>
        <w:jc w:val="both"/>
      </w:pPr>
      <w:r w:rsidRPr="002C0D26">
        <w:t xml:space="preserve">viii. </w:t>
      </w:r>
      <w:r w:rsidRPr="002C0D26">
        <w:rPr>
          <w:rStyle w:val="Strong"/>
        </w:rPr>
        <w:t>Architectural Description Standards</w:t>
      </w:r>
      <w:r w:rsidRPr="002C0D26">
        <w:t>: IEEE 1471 standards are adopted to document the system architecture, ensuring it is well-structured, maintainable, and scalable. This provides a clear understanding of the system's components, such as vehicle detection modules, tracking algorithms, and speed estimation functions.</w:t>
      </w:r>
    </w:p>
    <w:p w14:paraId="296B3F6A" w14:textId="77777777" w:rsidR="00B04A22" w:rsidRPr="002C0D26" w:rsidRDefault="00B04A22" w:rsidP="0056294F">
      <w:pPr>
        <w:pStyle w:val="NormalWeb"/>
        <w:spacing w:line="360" w:lineRule="auto"/>
        <w:jc w:val="both"/>
      </w:pPr>
      <w:r w:rsidRPr="002C0D26">
        <w:t xml:space="preserve">ix. </w:t>
      </w:r>
      <w:r w:rsidRPr="002C0D26">
        <w:rPr>
          <w:rStyle w:val="Strong"/>
        </w:rPr>
        <w:t>Configuration Management Standards</w:t>
      </w:r>
      <w:r w:rsidRPr="002C0D26">
        <w:t>: Following IEEE 828, we maintain version control for all components of the system, including the machine learning models, to ensure that updates and changes do not impact the stability of the application.</w:t>
      </w:r>
    </w:p>
    <w:p w14:paraId="126C80A1" w14:textId="77777777" w:rsidR="00B04A22" w:rsidRPr="002C0D26" w:rsidRDefault="00B04A22" w:rsidP="0056294F">
      <w:pPr>
        <w:pStyle w:val="NormalWeb"/>
        <w:spacing w:line="360" w:lineRule="auto"/>
        <w:jc w:val="both"/>
      </w:pPr>
      <w:r w:rsidRPr="002C0D26">
        <w:lastRenderedPageBreak/>
        <w:t xml:space="preserve">x. </w:t>
      </w:r>
      <w:r w:rsidRPr="002C0D26">
        <w:rPr>
          <w:rStyle w:val="Strong"/>
        </w:rPr>
        <w:t>Software Reliability Standards</w:t>
      </w:r>
      <w:r w:rsidRPr="002C0D26">
        <w:t>: Adhering to IEEE 1633 standards for software reliability, we ensure that the vehicle detection system delivers consistent results under different traffic conditions and weather scenarios, maintaining a high level of accuracy and dependability.</w:t>
      </w:r>
    </w:p>
    <w:p w14:paraId="67703ACA" w14:textId="77777777" w:rsidR="00CC4F45" w:rsidRPr="002C0D26" w:rsidRDefault="00CC4F45" w:rsidP="0056294F">
      <w:pPr>
        <w:spacing w:line="360" w:lineRule="auto"/>
        <w:jc w:val="both"/>
        <w:rPr>
          <w:rFonts w:ascii="Times New Roman" w:hAnsi="Times New Roman" w:cs="Times New Roman"/>
        </w:rPr>
        <w:sectPr w:rsidR="00CC4F45" w:rsidRPr="002C0D26" w:rsidSect="00CC4F45">
          <w:footerReference w:type="default" r:id="rId15"/>
          <w:pgSz w:w="11920" w:h="16850"/>
          <w:pgMar w:top="1840" w:right="1260" w:bottom="1180" w:left="1280" w:header="0" w:footer="993" w:gutter="0"/>
          <w:cols w:space="720"/>
        </w:sectPr>
      </w:pPr>
    </w:p>
    <w:p w14:paraId="578C5722" w14:textId="77777777" w:rsidR="00CC4F45" w:rsidRPr="002C0D26" w:rsidRDefault="00CC4F45" w:rsidP="0056294F">
      <w:pPr>
        <w:pStyle w:val="Heading3"/>
        <w:spacing w:line="360" w:lineRule="auto"/>
        <w:ind w:right="18"/>
        <w:jc w:val="both"/>
        <w:rPr>
          <w:rFonts w:ascii="Times New Roman" w:hAnsi="Times New Roman" w:cs="Times New Roman"/>
        </w:rPr>
      </w:pPr>
      <w:r w:rsidRPr="002C0D26">
        <w:rPr>
          <w:rFonts w:ascii="Times New Roman" w:hAnsi="Times New Roman" w:cs="Times New Roman"/>
          <w:spacing w:val="-2"/>
        </w:rPr>
        <w:lastRenderedPageBreak/>
        <w:t>REFERENCES</w:t>
      </w:r>
    </w:p>
    <w:p w14:paraId="3DF7A7F1" w14:textId="6F33AC00" w:rsidR="00CC4F45" w:rsidRPr="002C0D26" w:rsidRDefault="00391973" w:rsidP="0056294F">
      <w:pPr>
        <w:pStyle w:val="ListParagraph"/>
        <w:widowControl w:val="0"/>
        <w:tabs>
          <w:tab w:val="left" w:pos="612"/>
        </w:tabs>
        <w:autoSpaceDE w:val="0"/>
        <w:autoSpaceDN w:val="0"/>
        <w:spacing w:before="160" w:line="360" w:lineRule="auto"/>
        <w:ind w:left="160" w:right="176"/>
        <w:contextualSpacing w:val="0"/>
        <w:jc w:val="both"/>
        <w:rPr>
          <w:rFonts w:ascii="Times New Roman" w:hAnsi="Times New Roman" w:cs="Times New Roman"/>
          <w:sz w:val="24"/>
        </w:rPr>
      </w:pPr>
      <w:r w:rsidRPr="002C0D26">
        <w:rPr>
          <w:rFonts w:ascii="Times New Roman" w:hAnsi="Times New Roman" w:cs="Times New Roman"/>
          <w:sz w:val="24"/>
        </w:rPr>
        <w:t>[1] A. Dodia and S. Kumar, “A Comparison of YOLO Based Vehicle Detection Algorithms,” 2023 Int. Conf. Artif. Intell. Appl. ICAIA 2023 Alliance Technol. Conf. ATCON-1 2023 - Proceeding, pp. 1–6, 2023, doi: 10.1109/ICAIA57370.2023.10169773.</w:t>
      </w:r>
    </w:p>
    <w:p w14:paraId="1EA68B2D" w14:textId="47E94A44" w:rsidR="00391973" w:rsidRPr="002C0D26" w:rsidRDefault="00391973" w:rsidP="0056294F">
      <w:pPr>
        <w:pStyle w:val="ListParagraph"/>
        <w:widowControl w:val="0"/>
        <w:tabs>
          <w:tab w:val="left" w:pos="612"/>
        </w:tabs>
        <w:autoSpaceDE w:val="0"/>
        <w:autoSpaceDN w:val="0"/>
        <w:spacing w:before="160" w:line="360" w:lineRule="auto"/>
        <w:ind w:left="160" w:right="176"/>
        <w:contextualSpacing w:val="0"/>
        <w:jc w:val="both"/>
        <w:rPr>
          <w:rFonts w:ascii="Times New Roman" w:hAnsi="Times New Roman" w:cs="Times New Roman"/>
          <w:sz w:val="24"/>
        </w:rPr>
      </w:pPr>
      <w:r w:rsidRPr="002C0D26">
        <w:rPr>
          <w:rFonts w:ascii="Times New Roman" w:hAnsi="Times New Roman" w:cs="Times New Roman"/>
          <w:sz w:val="24"/>
        </w:rPr>
        <w:t>[2] K. Kumar, M. T. Talluri, B. Krishna, and V. Karthikeyan, “A Novel Approach for Speed Estimation along with Vehicle Detection Counting,” 2022 IEEE Students Conf. Eng. Syst. SCES 2022, pp. 1–5, 2022, doi: 10.1109/SCES55490.2022.9887707.</w:t>
      </w:r>
    </w:p>
    <w:p w14:paraId="76AB80E1" w14:textId="2D6F0FF6" w:rsidR="00391973" w:rsidRPr="002C0D26" w:rsidRDefault="00391973" w:rsidP="0056294F">
      <w:pPr>
        <w:pStyle w:val="ListParagraph"/>
        <w:widowControl w:val="0"/>
        <w:tabs>
          <w:tab w:val="left" w:pos="612"/>
        </w:tabs>
        <w:autoSpaceDE w:val="0"/>
        <w:autoSpaceDN w:val="0"/>
        <w:spacing w:before="160" w:line="360" w:lineRule="auto"/>
        <w:ind w:left="160" w:right="176"/>
        <w:contextualSpacing w:val="0"/>
        <w:jc w:val="both"/>
        <w:rPr>
          <w:rFonts w:ascii="Times New Roman" w:hAnsi="Times New Roman" w:cs="Times New Roman"/>
          <w:sz w:val="24"/>
        </w:rPr>
      </w:pPr>
      <w:r w:rsidRPr="002C0D26">
        <w:rPr>
          <w:rFonts w:ascii="Times New Roman" w:hAnsi="Times New Roman" w:cs="Times New Roman"/>
          <w:sz w:val="24"/>
        </w:rPr>
        <w:t>[3] C. J. Lin, S. Y. Jeng, and H. W. Lioa, “A Real Time Vehicle Counting, Speed Estimation, and Classification System Based on Virtual Detection Zone and YOLO,” Math. Probl. Eng., vol. 2021, 2021, doi: 10.1155/2021/1577614.</w:t>
      </w:r>
    </w:p>
    <w:p w14:paraId="5769462C" w14:textId="36E0DFFA" w:rsidR="00391973" w:rsidRPr="002C0D26" w:rsidRDefault="00391973" w:rsidP="0056294F">
      <w:pPr>
        <w:pStyle w:val="ListParagraph"/>
        <w:widowControl w:val="0"/>
        <w:tabs>
          <w:tab w:val="left" w:pos="612"/>
        </w:tabs>
        <w:autoSpaceDE w:val="0"/>
        <w:autoSpaceDN w:val="0"/>
        <w:spacing w:before="160" w:line="360" w:lineRule="auto"/>
        <w:ind w:left="160" w:right="176"/>
        <w:contextualSpacing w:val="0"/>
        <w:jc w:val="both"/>
        <w:rPr>
          <w:rFonts w:ascii="Times New Roman" w:hAnsi="Times New Roman" w:cs="Times New Roman"/>
          <w:sz w:val="24"/>
        </w:rPr>
      </w:pPr>
      <w:r w:rsidRPr="002C0D26">
        <w:rPr>
          <w:rFonts w:ascii="Times New Roman" w:hAnsi="Times New Roman" w:cs="Times New Roman"/>
          <w:sz w:val="24"/>
        </w:rPr>
        <w:t>[4] K. Soma, L. Shibu, and N. Meenakshi, “A Real-Time Vehicle Detection and Speed Estimation Using YOLO V8,” 2024 Int. Conf. Adv. Data Eng. Intell. Comput. Syst. ADICS 2024, pp. 1–6, 2024, doi: 10.1109/ADICS58448.2024.10533551.</w:t>
      </w:r>
    </w:p>
    <w:p w14:paraId="756549B3" w14:textId="788660CB" w:rsidR="00391973" w:rsidRPr="002C0D26" w:rsidRDefault="00391973" w:rsidP="0056294F">
      <w:pPr>
        <w:pStyle w:val="ListParagraph"/>
        <w:widowControl w:val="0"/>
        <w:tabs>
          <w:tab w:val="left" w:pos="612"/>
        </w:tabs>
        <w:autoSpaceDE w:val="0"/>
        <w:autoSpaceDN w:val="0"/>
        <w:spacing w:before="160" w:line="360" w:lineRule="auto"/>
        <w:ind w:left="160" w:right="176"/>
        <w:contextualSpacing w:val="0"/>
        <w:jc w:val="both"/>
        <w:rPr>
          <w:rFonts w:ascii="Times New Roman" w:hAnsi="Times New Roman" w:cs="Times New Roman"/>
          <w:sz w:val="24"/>
        </w:rPr>
      </w:pPr>
      <w:r w:rsidRPr="002C0D26">
        <w:rPr>
          <w:rFonts w:ascii="Times New Roman" w:hAnsi="Times New Roman" w:cs="Times New Roman"/>
          <w:sz w:val="24"/>
        </w:rPr>
        <w:t>[5] C. Liu, D. Q. Huynh, Y. Sun, M. Reynolds, and S. Atkinson, “A Vision-Based Pipeline for Vehicle Counting, Speed Estimation, and Classification,” IEEE Trans. Intell. Transp. Syst., vol. 22, no. 12, pp. 7547–7560, 2021, doi: 10.1109/TITS.2020.3004066.</w:t>
      </w:r>
    </w:p>
    <w:p w14:paraId="6E126800" w14:textId="1FEEF949" w:rsidR="00391973" w:rsidRPr="002C0D26" w:rsidRDefault="00391973" w:rsidP="0056294F">
      <w:pPr>
        <w:pStyle w:val="ListParagraph"/>
        <w:widowControl w:val="0"/>
        <w:tabs>
          <w:tab w:val="left" w:pos="612"/>
        </w:tabs>
        <w:autoSpaceDE w:val="0"/>
        <w:autoSpaceDN w:val="0"/>
        <w:spacing w:before="160" w:line="360" w:lineRule="auto"/>
        <w:ind w:left="160" w:right="176"/>
        <w:contextualSpacing w:val="0"/>
        <w:jc w:val="both"/>
        <w:rPr>
          <w:rFonts w:ascii="Times New Roman" w:hAnsi="Times New Roman" w:cs="Times New Roman"/>
          <w:sz w:val="24"/>
        </w:rPr>
      </w:pPr>
      <w:r w:rsidRPr="002C0D26">
        <w:rPr>
          <w:rFonts w:ascii="Times New Roman" w:hAnsi="Times New Roman" w:cs="Times New Roman"/>
          <w:sz w:val="24"/>
        </w:rPr>
        <w:t>[6] T. Nadu, T. Nadu, and T. Nadu, “Advanced Traffic monitoring: Precise vehicle counting, speed estimation, color recognition and Type classification utilizing ROC curve analysis,” pp. 349–354, 2024.</w:t>
      </w:r>
    </w:p>
    <w:p w14:paraId="4034B4FC" w14:textId="482E73BF" w:rsidR="00086B89" w:rsidRPr="002C0D26" w:rsidRDefault="00086B89" w:rsidP="0056294F">
      <w:pPr>
        <w:pStyle w:val="ListParagraph"/>
        <w:widowControl w:val="0"/>
        <w:tabs>
          <w:tab w:val="left" w:pos="612"/>
        </w:tabs>
        <w:autoSpaceDE w:val="0"/>
        <w:autoSpaceDN w:val="0"/>
        <w:spacing w:before="160" w:line="360" w:lineRule="auto"/>
        <w:ind w:left="160" w:right="176"/>
        <w:contextualSpacing w:val="0"/>
        <w:jc w:val="both"/>
        <w:rPr>
          <w:rFonts w:ascii="Times New Roman" w:hAnsi="Times New Roman" w:cs="Times New Roman"/>
          <w:sz w:val="24"/>
        </w:rPr>
      </w:pPr>
      <w:r w:rsidRPr="002C0D26">
        <w:rPr>
          <w:rFonts w:ascii="Times New Roman" w:hAnsi="Times New Roman" w:cs="Times New Roman"/>
          <w:sz w:val="24"/>
        </w:rPr>
        <w:t>[7] A. Ghosh, M. S. Sabuj, H. H. Sonet, S. Shatabda, and D. M. Farid, “An Adaptive Video-based Vehicle Detection, Classification, Counting, and Speed-measurement System for Real-time Traffic Data Collection,” Proc. 2019 IEEE Reg. 10 Symp. TENSYMP 2019, vol. 7, pp. 541–546, 2019, doi: 10.1109/TENSYMP46218.2019.8971196.</w:t>
      </w:r>
    </w:p>
    <w:p w14:paraId="138EDD90" w14:textId="34CEFC84" w:rsidR="00086B89" w:rsidRPr="002C0D26" w:rsidRDefault="00086B89" w:rsidP="0056294F">
      <w:pPr>
        <w:pStyle w:val="ListParagraph"/>
        <w:widowControl w:val="0"/>
        <w:tabs>
          <w:tab w:val="left" w:pos="612"/>
        </w:tabs>
        <w:autoSpaceDE w:val="0"/>
        <w:autoSpaceDN w:val="0"/>
        <w:spacing w:before="160" w:line="360" w:lineRule="auto"/>
        <w:ind w:left="160" w:right="176"/>
        <w:contextualSpacing w:val="0"/>
        <w:jc w:val="both"/>
        <w:rPr>
          <w:rFonts w:ascii="Times New Roman" w:hAnsi="Times New Roman" w:cs="Times New Roman"/>
          <w:sz w:val="24"/>
        </w:rPr>
      </w:pPr>
      <w:r w:rsidRPr="002C0D26">
        <w:rPr>
          <w:rFonts w:ascii="Times New Roman" w:hAnsi="Times New Roman" w:cs="Times New Roman"/>
          <w:sz w:val="24"/>
        </w:rPr>
        <w:t>[8] K. Darwhekar, A. Patil, S. Ghodke, R. Bawkar, and S. Rudrawar, “Computer Vision based Intelligent Traffic Management System,” 6th Int. Conf. Electron. Commun. Aerosp. Technol. ICECA 2022 - Proc., no. Iceca, pp. 1051–1056, 2022, doi: 10.1109/ICECA55336.2022.10009105.</w:t>
      </w:r>
    </w:p>
    <w:p w14:paraId="31054825" w14:textId="7463D428" w:rsidR="00086B89" w:rsidRPr="002C0D26" w:rsidRDefault="00086B89" w:rsidP="0056294F">
      <w:pPr>
        <w:pStyle w:val="ListParagraph"/>
        <w:widowControl w:val="0"/>
        <w:tabs>
          <w:tab w:val="left" w:pos="612"/>
        </w:tabs>
        <w:autoSpaceDE w:val="0"/>
        <w:autoSpaceDN w:val="0"/>
        <w:spacing w:before="160" w:line="360" w:lineRule="auto"/>
        <w:ind w:left="160" w:right="176"/>
        <w:contextualSpacing w:val="0"/>
        <w:jc w:val="both"/>
        <w:rPr>
          <w:rFonts w:ascii="Times New Roman" w:hAnsi="Times New Roman" w:cs="Times New Roman"/>
          <w:sz w:val="24"/>
        </w:rPr>
      </w:pPr>
      <w:r w:rsidRPr="002C0D26">
        <w:rPr>
          <w:rFonts w:ascii="Times New Roman" w:hAnsi="Times New Roman" w:cs="Times New Roman"/>
          <w:sz w:val="24"/>
        </w:rPr>
        <w:t xml:space="preserve">[9] W. P. Wu, Y. C. Wu, C. C. Hsu, J. S. Leu, and J. T. Wang, “Design and Implementation of Vehicle Speed Estimation Using Road Marking-based Perspective Transformation,” </w:t>
      </w:r>
      <w:r w:rsidRPr="002C0D26">
        <w:rPr>
          <w:rFonts w:ascii="Times New Roman" w:hAnsi="Times New Roman" w:cs="Times New Roman"/>
          <w:sz w:val="24"/>
        </w:rPr>
        <w:lastRenderedPageBreak/>
        <w:t>IEEE Veh. Technol. Conf., vol. 2021-April, pp. 1–5, 2021, doi: 10.1109/VTC2021-Spring51267.2021.9448813.</w:t>
      </w:r>
    </w:p>
    <w:p w14:paraId="60F2944D" w14:textId="794535F3" w:rsidR="00CC4F45"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10] C. W. Peng, T. Y. Lin, C. C. Hsu, and S. C. Huang, “Enhanced Vision-Based Speed Estimation By Roadside Surveillance Cameras,” GCCE 2023 - 2023 IEEE 12th Glob. Conf. Consum. Electron., pp. 889–890, 2023, doi: 10.1109/GCCE59613.2023.10315516.</w:t>
      </w:r>
    </w:p>
    <w:p w14:paraId="35CCECB8" w14:textId="1EF35D0B"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11] Z. Zhang and X. Yang, “Freeway Traffic Speed Estimation by Regression Machine-Learning Techniques Using Probe Vehicle and Sensor Detector Data,” J. Transp. Eng. Part A Syst., vol. 146, no. 12, 2020, doi: 10.1061/jtepbs.0000455.</w:t>
      </w:r>
    </w:p>
    <w:p w14:paraId="4CFB1F05" w14:textId="7CD1FD67"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12] M. Vijayalakshmi, D. Suvitha, and C. Gowtham Krishna, “Moving Vehicle Speed and Distance Estimation in Autonomous Vehicles,” 12th IEEE Int. Conf. Adv. Comput. ICoAC 2023, pp. 1–5, 2023, doi: 10.1109/ICoAC59537.2023.10249241.</w:t>
      </w:r>
    </w:p>
    <w:p w14:paraId="4506539B" w14:textId="1F17A5DC"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13] N. Kassem, A. E. Kosba, and M. Youssef, “RF-based vehicle detection and speed estimation,” IEEE Veh. Technol. Conf., pp. 1–5, 2012, doi: 10.1109/VETECS.2012.6240184.</w:t>
      </w:r>
    </w:p>
    <w:p w14:paraId="24F726B3" w14:textId="7791B6C2"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14] G. Oltean, C. Florea, R. Orghidan, and V. Oltean, “Towards Real Time Vehicle Counting using YOLO-Tiny and Fast Motion Estimation,” SIITME 2019 - 2019 IEEE 25th Int. Symp. Des. Technol. Electron. Packag. Proc., no. October, pp. 240–243, 2019, doi: 10.1109/SIITME47687.2019.8990708.</w:t>
      </w:r>
    </w:p>
    <w:p w14:paraId="261E42E8" w14:textId="1A8FD11F"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15] J. Zhang, W. Xiao, B. Coifman, and J. P. Mills, “Vehicle Tracking and Speed Estimation from Roadside Lidar,” IEEE J. Sel. Top. Appl. Earth Obs. Remote Sens., vol. 13, no. November, pp. 5597–5608, 2020, doi: 10.1109/JSTARS.2020.3024921.</w:t>
      </w:r>
    </w:p>
    <w:p w14:paraId="5293EE24" w14:textId="5460A466"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16] J. M. Anil, L. Mathews, R. Renji, R. M. Jose, and S. Thomas, “Vehicle Counting based on Convolution Neural Network,” Proc. 7th Int. Conf. Intell. Comput. Control Syst. ICICCS 2023, pp. 695–699, 2023, doi: 10.1109/ICICCS56967.2023.10142302.</w:t>
      </w:r>
    </w:p>
    <w:p w14:paraId="4FB16E40" w14:textId="2F2D572D"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17] M. A. Bin Zuraimi and F. H. Kamaru Zaman, “Vehicle detection and tracking using YOLO and DeepSORT,” ISCAIE 2021 - IEEE 11th Symp. Comput. Appl. Ind. Electron., pp. 23–29, 2021, doi: 10.1109/ISCAIE51753.2021.9431784.</w:t>
      </w:r>
    </w:p>
    <w:p w14:paraId="2AF9368F" w14:textId="23F04A57"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 xml:space="preserve">[18] P. S. Kumar, S. Shanmugasundaram, and S. Mahalakshmi, “Vehicle Number Plate Identification and Speed Detection for Traffic Surveillance Prevention Using Machine Learning,” 2023 Int. Conf. Syst. Comput. Autom. Networking, ICSCAN 2023, pp. 1–5, </w:t>
      </w:r>
      <w:r w:rsidRPr="002C0D26">
        <w:rPr>
          <w:rFonts w:ascii="Times New Roman" w:hAnsi="Times New Roman" w:cs="Times New Roman"/>
          <w:sz w:val="24"/>
        </w:rPr>
        <w:lastRenderedPageBreak/>
        <w:t>2023, doi: 10.1109/ICSCAN58655.2023.10395451.</w:t>
      </w:r>
    </w:p>
    <w:p w14:paraId="66BB0D48" w14:textId="1FE4B494"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19] S. Hua, M. Kapoor, and D. C. Anastasiu, “Vehicle tracking and speed estimation from traffic videos,” IEEE Comput. Soc. Conf. Comput. Vis. Pattern Recognit. Work., vol. 2018-June, pp. 153–160, 2018, doi: 10.1109/CVPRW.2018.00028.</w:t>
      </w:r>
    </w:p>
    <w:p w14:paraId="0CA555C6" w14:textId="2A04210D" w:rsidR="00086B89" w:rsidRPr="002C0D26" w:rsidRDefault="00086B89"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r w:rsidRPr="002C0D26">
        <w:rPr>
          <w:rFonts w:ascii="Times New Roman" w:hAnsi="Times New Roman" w:cs="Times New Roman"/>
          <w:sz w:val="24"/>
        </w:rPr>
        <w:t>[20] A. Perunicic, S. Djukanovic, and A. Cvijetic, “Visionbased Vehicle Speed Estimation Using the YOLO Detector and RNN,” 2023 27th Int. Conf. Inf. Technol. IT 2023, pp. 15–18, 2023, doi: 10.1109/IT57431.2023.10078639.</w:t>
      </w:r>
    </w:p>
    <w:p w14:paraId="55304050" w14:textId="6338D10C" w:rsidR="00CC4F45" w:rsidRPr="002C0D26" w:rsidRDefault="00CC4F45" w:rsidP="0056294F">
      <w:pPr>
        <w:widowControl w:val="0"/>
        <w:tabs>
          <w:tab w:val="left" w:pos="612"/>
        </w:tabs>
        <w:autoSpaceDE w:val="0"/>
        <w:autoSpaceDN w:val="0"/>
        <w:spacing w:before="160" w:line="360" w:lineRule="auto"/>
        <w:ind w:left="160" w:right="176"/>
        <w:jc w:val="both"/>
        <w:rPr>
          <w:rFonts w:ascii="Times New Roman" w:hAnsi="Times New Roman" w:cs="Times New Roman"/>
          <w:sz w:val="24"/>
        </w:rPr>
      </w:pPr>
    </w:p>
    <w:p w14:paraId="37201DF2" w14:textId="77777777" w:rsidR="00CC4F45" w:rsidRPr="002C0D26" w:rsidRDefault="00CC4F45" w:rsidP="0056294F">
      <w:pPr>
        <w:tabs>
          <w:tab w:val="left" w:pos="612"/>
        </w:tabs>
        <w:spacing w:before="160" w:line="360" w:lineRule="auto"/>
        <w:ind w:right="176"/>
        <w:jc w:val="both"/>
        <w:rPr>
          <w:rFonts w:ascii="Times New Roman" w:hAnsi="Times New Roman" w:cs="Times New Roman"/>
          <w:sz w:val="24"/>
        </w:rPr>
      </w:pPr>
    </w:p>
    <w:p w14:paraId="092B48E5" w14:textId="77777777" w:rsidR="00CC4F45" w:rsidRPr="002C0D26" w:rsidRDefault="00CC4F45" w:rsidP="0056294F">
      <w:pPr>
        <w:spacing w:line="360" w:lineRule="auto"/>
        <w:jc w:val="both"/>
        <w:rPr>
          <w:rFonts w:ascii="Times New Roman" w:eastAsia="Times New Roman" w:hAnsi="Times New Roman" w:cs="Times New Roman"/>
          <w:b/>
          <w:sz w:val="32"/>
          <w:szCs w:val="32"/>
        </w:rPr>
      </w:pPr>
    </w:p>
    <w:sectPr w:rsidR="00CC4F45" w:rsidRPr="002C0D26" w:rsidSect="00A26FEC">
      <w:footerReference w:type="default" r:id="rId16"/>
      <w:pgSz w:w="11909" w:h="16834"/>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C51874" w14:textId="77777777" w:rsidR="00122E39" w:rsidRDefault="00122E39">
      <w:pPr>
        <w:spacing w:line="240" w:lineRule="auto"/>
      </w:pPr>
      <w:r>
        <w:separator/>
      </w:r>
    </w:p>
  </w:endnote>
  <w:endnote w:type="continuationSeparator" w:id="0">
    <w:p w14:paraId="2684F718" w14:textId="77777777" w:rsidR="00122E39" w:rsidRDefault="00122E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AD299" w14:textId="77777777" w:rsidR="00EA6434" w:rsidRDefault="00EA6434">
    <w:pPr>
      <w:pStyle w:val="BodyText"/>
      <w:spacing w:line="14" w:lineRule="auto"/>
      <w:jc w:val="left"/>
      <w:rPr>
        <w:sz w:val="20"/>
      </w:rPr>
    </w:pPr>
    <w:r>
      <w:rPr>
        <w:noProof/>
      </w:rPr>
      <mc:AlternateContent>
        <mc:Choice Requires="wps">
          <w:drawing>
            <wp:anchor distT="0" distB="0" distL="0" distR="0" simplePos="0" relativeHeight="251658240"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77777777" w:rsidR="00EA6434" w:rsidRDefault="00EA6434">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E87554">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Textbox 1" o:spid="_x0000_s1026" type="#_x0000_t202" style="position:absolute;margin-left:288.45pt;margin-top:781.4pt;width:18.65pt;height:13.05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" filled="f" stroked="f">
              <v:textbox inset="0,0,0,0">
                <w:txbxContent>
                  <w:p w14:paraId="118C1DD0" w14:textId="77777777" w:rsidR="00EA6434" w:rsidRDefault="00EA6434">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E87554">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FC1E46" w14:textId="77777777" w:rsidR="00EA6434" w:rsidRDefault="00EA6434">
    <w:pPr>
      <w:pStyle w:val="BodyText"/>
      <w:spacing w:line="14" w:lineRule="auto"/>
      <w:jc w:val="left"/>
      <w:rPr>
        <w:sz w:val="20"/>
      </w:rPr>
    </w:pPr>
    <w:r>
      <w:rPr>
        <w:noProof/>
      </w:rPr>
      <mc:AlternateContent>
        <mc:Choice Requires="wps">
          <w:drawing>
            <wp:anchor distT="0" distB="0" distL="0" distR="0" simplePos="0" relativeHeight="251660288" behindDoc="1" locked="0" layoutInCell="1" allowOverlap="1" wp14:anchorId="29814E07" wp14:editId="609B20F5">
              <wp:simplePos x="0" y="0"/>
              <wp:positionH relativeFrom="page">
                <wp:posOffset>3672204</wp:posOffset>
              </wp:positionH>
              <wp:positionV relativeFrom="page">
                <wp:posOffset>9923779</wp:posOffset>
              </wp:positionV>
              <wp:extent cx="226695"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 cy="165735"/>
                      </a:xfrm>
                      <a:prstGeom prst="rect">
                        <a:avLst/>
                      </a:prstGeom>
                    </wps:spPr>
                    <wps:txbx>
                      <w:txbxContent>
                        <w:p w14:paraId="5819BE17" w14:textId="77777777" w:rsidR="00EA6434" w:rsidRDefault="00EA6434">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E87554">
                            <w:rPr>
                              <w:rFonts w:ascii="Calibri"/>
                              <w:noProof/>
                              <w:spacing w:val="-5"/>
                            </w:rPr>
                            <w:t>12</w:t>
                          </w:r>
                          <w:r>
                            <w:rPr>
                              <w:rFonts w:ascii="Calibri"/>
                              <w:spacing w:val="-5"/>
                            </w:rPr>
                            <w:fldChar w:fldCharType="end"/>
                          </w:r>
                        </w:p>
                      </w:txbxContent>
                    </wps:txbx>
                    <wps:bodyPr wrap="square" lIns="0" tIns="0" rIns="0" bIns="0" rtlCol="0">
                      <a:noAutofit/>
                    </wps:bodyPr>
                  </wps:wsp>
                </a:graphicData>
              </a:graphic>
            </wp:anchor>
          </w:drawing>
        </mc:Choice>
        <mc:Fallback>
          <w:pict>
            <v:shapetype w14:anchorId="29814E07" id="_x0000_t202" coordsize="21600,21600" o:spt="202" path="m,l,21600r21600,l21600,xe">
              <v:stroke joinstyle="miter"/>
              <v:path gradientshapeok="t" o:connecttype="rect"/>
            </v:shapetype>
            <v:shape id="Textbox 4" o:spid="_x0000_s1027" type="#_x0000_t202" style="position:absolute;margin-left:289.15pt;margin-top:781.4pt;width:17.85pt;height:13.0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" filled="f" stroked="f">
              <v:textbox inset="0,0,0,0">
                <w:txbxContent>
                  <w:p w14:paraId="5819BE17" w14:textId="77777777" w:rsidR="00EA6434" w:rsidRDefault="00EA6434">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E87554">
                      <w:rPr>
                        <w:rFonts w:ascii="Calibri"/>
                        <w:noProof/>
                        <w:spacing w:val="-5"/>
                      </w:rPr>
                      <w:t>12</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86C6E1" w14:textId="77777777" w:rsidR="00EA6434" w:rsidRDefault="00EA6434">
    <w:pPr>
      <w:pStyle w:val="BodyText"/>
      <w:spacing w:line="14" w:lineRule="auto"/>
      <w:jc w:val="left"/>
      <w:rPr>
        <w:sz w:val="20"/>
      </w:rPr>
    </w:pPr>
    <w:r>
      <w:rPr>
        <w:noProof/>
      </w:rPr>
      <mc:AlternateContent>
        <mc:Choice Requires="wps">
          <w:drawing>
            <wp:anchor distT="0" distB="0" distL="0" distR="0" simplePos="0" relativeHeight="251661312" behindDoc="1" locked="0" layoutInCell="1" allowOverlap="1" wp14:anchorId="3A4C3C9B" wp14:editId="19BDEBD7">
              <wp:simplePos x="0" y="0"/>
              <wp:positionH relativeFrom="page">
                <wp:posOffset>3672204</wp:posOffset>
              </wp:positionH>
              <wp:positionV relativeFrom="page">
                <wp:posOffset>9923779</wp:posOffset>
              </wp:positionV>
              <wp:extent cx="228600" cy="165735"/>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65735"/>
                      </a:xfrm>
                      <a:prstGeom prst="rect">
                        <a:avLst/>
                      </a:prstGeom>
                    </wps:spPr>
                    <wps:txbx>
                      <w:txbxContent>
                        <w:p w14:paraId="4A8D7C4B" w14:textId="77777777" w:rsidR="00EA6434" w:rsidRDefault="00EA6434">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E87554">
                            <w:rPr>
                              <w:rFonts w:ascii="Calibri"/>
                              <w:noProof/>
                              <w:spacing w:val="-5"/>
                            </w:rPr>
                            <w:t>14</w:t>
                          </w:r>
                          <w:r>
                            <w:rPr>
                              <w:rFonts w:ascii="Calibri"/>
                              <w:spacing w:val="-5"/>
                            </w:rPr>
                            <w:fldChar w:fldCharType="end"/>
                          </w:r>
                        </w:p>
                      </w:txbxContent>
                    </wps:txbx>
                    <wps:bodyPr wrap="square" lIns="0" tIns="0" rIns="0" bIns="0" rtlCol="0">
                      <a:noAutofit/>
                    </wps:bodyPr>
                  </wps:wsp>
                </a:graphicData>
              </a:graphic>
            </wp:anchor>
          </w:drawing>
        </mc:Choice>
        <mc:Fallback>
          <w:pict>
            <v:shapetype w14:anchorId="3A4C3C9B" id="_x0000_t202" coordsize="21600,21600" o:spt="202" path="m,l,21600r21600,l21600,xe">
              <v:stroke joinstyle="miter"/>
              <v:path gradientshapeok="t" o:connecttype="rect"/>
            </v:shapetype>
            <v:shape id="Textbox 18" o:spid="_x0000_s1028" type="#_x0000_t202" style="position:absolute;margin-left:289.15pt;margin-top:781.4pt;width:18pt;height:13.0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" filled="f" stroked="f">
              <v:textbox inset="0,0,0,0">
                <w:txbxContent>
                  <w:p w14:paraId="4A8D7C4B" w14:textId="77777777" w:rsidR="00EA6434" w:rsidRDefault="00EA6434">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E87554">
                      <w:rPr>
                        <w:rFonts w:ascii="Calibri"/>
                        <w:noProof/>
                        <w:spacing w:val="-5"/>
                      </w:rPr>
                      <w:t>14</w:t>
                    </w:r>
                    <w:r>
                      <w:rPr>
                        <w:rFonts w:ascii="Calibri"/>
                        <w:spacing w:val="-5"/>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DAC8AC" w14:textId="77777777" w:rsidR="00EA6434" w:rsidRDefault="00EA64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2892BC" w14:textId="77777777" w:rsidR="00122E39" w:rsidRDefault="00122E39">
      <w:pPr>
        <w:spacing w:line="240" w:lineRule="auto"/>
      </w:pPr>
      <w:r>
        <w:separator/>
      </w:r>
    </w:p>
  </w:footnote>
  <w:footnote w:type="continuationSeparator" w:id="0">
    <w:p w14:paraId="1FBC0BD8" w14:textId="77777777" w:rsidR="00122E39" w:rsidRDefault="00122E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A6326"/>
    <w:multiLevelType w:val="multilevel"/>
    <w:tmpl w:val="DFAA2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D6280F"/>
    <w:multiLevelType w:val="multilevel"/>
    <w:tmpl w:val="96164C90"/>
    <w:lvl w:ilvl="0">
      <w:start w:val="3"/>
      <w:numFmt w:val="decimal"/>
      <w:lvlText w:val="%1"/>
      <w:lvlJc w:val="left"/>
      <w:pPr>
        <w:ind w:left="1775" w:hanging="536"/>
      </w:pPr>
      <w:rPr>
        <w:rFonts w:hint="default"/>
        <w:lang w:val="en-US" w:eastAsia="en-US" w:bidi="ar-SA"/>
      </w:rPr>
    </w:lvl>
    <w:lvl w:ilvl="1">
      <w:start w:val="3"/>
      <w:numFmt w:val="decimal"/>
      <w:lvlText w:val="%1.%2"/>
      <w:lvlJc w:val="left"/>
      <w:pPr>
        <w:ind w:left="1775" w:hanging="536"/>
      </w:pPr>
      <w:rPr>
        <w:rFonts w:hint="default"/>
        <w:lang w:val="en-US" w:eastAsia="en-US" w:bidi="ar-SA"/>
      </w:rPr>
    </w:lvl>
    <w:lvl w:ilvl="2">
      <w:start w:val="2"/>
      <w:numFmt w:val="decimal"/>
      <w:lvlText w:val="%1.%2.%3"/>
      <w:lvlJc w:val="left"/>
      <w:pPr>
        <w:ind w:left="1775" w:hanging="536"/>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4057" w:hanging="536"/>
      </w:pPr>
      <w:rPr>
        <w:rFonts w:hint="default"/>
        <w:lang w:val="en-US" w:eastAsia="en-US" w:bidi="ar-SA"/>
      </w:rPr>
    </w:lvl>
    <w:lvl w:ilvl="4">
      <w:numFmt w:val="bullet"/>
      <w:lvlText w:val="•"/>
      <w:lvlJc w:val="left"/>
      <w:pPr>
        <w:ind w:left="4816" w:hanging="536"/>
      </w:pPr>
      <w:rPr>
        <w:rFonts w:hint="default"/>
        <w:lang w:val="en-US" w:eastAsia="en-US" w:bidi="ar-SA"/>
      </w:rPr>
    </w:lvl>
    <w:lvl w:ilvl="5">
      <w:numFmt w:val="bullet"/>
      <w:lvlText w:val="•"/>
      <w:lvlJc w:val="left"/>
      <w:pPr>
        <w:ind w:left="5575" w:hanging="536"/>
      </w:pPr>
      <w:rPr>
        <w:rFonts w:hint="default"/>
        <w:lang w:val="en-US" w:eastAsia="en-US" w:bidi="ar-SA"/>
      </w:rPr>
    </w:lvl>
    <w:lvl w:ilvl="6">
      <w:numFmt w:val="bullet"/>
      <w:lvlText w:val="•"/>
      <w:lvlJc w:val="left"/>
      <w:pPr>
        <w:ind w:left="6334" w:hanging="536"/>
      </w:pPr>
      <w:rPr>
        <w:rFonts w:hint="default"/>
        <w:lang w:val="en-US" w:eastAsia="en-US" w:bidi="ar-SA"/>
      </w:rPr>
    </w:lvl>
    <w:lvl w:ilvl="7">
      <w:numFmt w:val="bullet"/>
      <w:lvlText w:val="•"/>
      <w:lvlJc w:val="left"/>
      <w:pPr>
        <w:ind w:left="7093" w:hanging="536"/>
      </w:pPr>
      <w:rPr>
        <w:rFonts w:hint="default"/>
        <w:lang w:val="en-US" w:eastAsia="en-US" w:bidi="ar-SA"/>
      </w:rPr>
    </w:lvl>
    <w:lvl w:ilvl="8">
      <w:numFmt w:val="bullet"/>
      <w:lvlText w:val="•"/>
      <w:lvlJc w:val="left"/>
      <w:pPr>
        <w:ind w:left="7852" w:hanging="536"/>
      </w:pPr>
      <w:rPr>
        <w:rFonts w:hint="default"/>
        <w:lang w:val="en-US" w:eastAsia="en-US" w:bidi="ar-SA"/>
      </w:rPr>
    </w:lvl>
  </w:abstractNum>
  <w:abstractNum w:abstractNumId="2" w15:restartNumberingAfterBreak="0">
    <w:nsid w:val="0E4B174E"/>
    <w:multiLevelType w:val="multilevel"/>
    <w:tmpl w:val="5E3EF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8121D94"/>
    <w:multiLevelType w:val="hybridMultilevel"/>
    <w:tmpl w:val="EABE14EE"/>
    <w:lvl w:ilvl="0" w:tplc="2CE0D3A2">
      <w:start w:val="1"/>
      <w:numFmt w:val="decimal"/>
      <w:lvlText w:val="[%1]"/>
      <w:lvlJc w:val="left"/>
      <w:pPr>
        <w:ind w:left="160" w:hanging="334"/>
      </w:pPr>
      <w:rPr>
        <w:rFonts w:ascii="Times New Roman" w:eastAsia="Times New Roman" w:hAnsi="Times New Roman" w:cs="Times New Roman" w:hint="default"/>
        <w:b w:val="0"/>
        <w:bCs w:val="0"/>
        <w:i w:val="0"/>
        <w:iCs w:val="0"/>
        <w:spacing w:val="0"/>
        <w:w w:val="100"/>
        <w:sz w:val="24"/>
        <w:szCs w:val="24"/>
        <w:lang w:val="en-US" w:eastAsia="en-US" w:bidi="ar-SA"/>
      </w:rPr>
    </w:lvl>
    <w:lvl w:ilvl="1" w:tplc="86F033BA">
      <w:numFmt w:val="bullet"/>
      <w:lvlText w:val="•"/>
      <w:lvlJc w:val="left"/>
      <w:pPr>
        <w:ind w:left="1081" w:hanging="334"/>
      </w:pPr>
      <w:rPr>
        <w:rFonts w:hint="default"/>
        <w:lang w:val="en-US" w:eastAsia="en-US" w:bidi="ar-SA"/>
      </w:rPr>
    </w:lvl>
    <w:lvl w:ilvl="2" w:tplc="C400D098">
      <w:numFmt w:val="bullet"/>
      <w:lvlText w:val="•"/>
      <w:lvlJc w:val="left"/>
      <w:pPr>
        <w:ind w:left="2002" w:hanging="334"/>
      </w:pPr>
      <w:rPr>
        <w:rFonts w:hint="default"/>
        <w:lang w:val="en-US" w:eastAsia="en-US" w:bidi="ar-SA"/>
      </w:rPr>
    </w:lvl>
    <w:lvl w:ilvl="3" w:tplc="0BA866FC">
      <w:numFmt w:val="bullet"/>
      <w:lvlText w:val="•"/>
      <w:lvlJc w:val="left"/>
      <w:pPr>
        <w:ind w:left="2923" w:hanging="334"/>
      </w:pPr>
      <w:rPr>
        <w:rFonts w:hint="default"/>
        <w:lang w:val="en-US" w:eastAsia="en-US" w:bidi="ar-SA"/>
      </w:rPr>
    </w:lvl>
    <w:lvl w:ilvl="4" w:tplc="626EA0A4">
      <w:numFmt w:val="bullet"/>
      <w:lvlText w:val="•"/>
      <w:lvlJc w:val="left"/>
      <w:pPr>
        <w:ind w:left="3844" w:hanging="334"/>
      </w:pPr>
      <w:rPr>
        <w:rFonts w:hint="default"/>
        <w:lang w:val="en-US" w:eastAsia="en-US" w:bidi="ar-SA"/>
      </w:rPr>
    </w:lvl>
    <w:lvl w:ilvl="5" w:tplc="417CBF64">
      <w:numFmt w:val="bullet"/>
      <w:lvlText w:val="•"/>
      <w:lvlJc w:val="left"/>
      <w:pPr>
        <w:ind w:left="4765" w:hanging="334"/>
      </w:pPr>
      <w:rPr>
        <w:rFonts w:hint="default"/>
        <w:lang w:val="en-US" w:eastAsia="en-US" w:bidi="ar-SA"/>
      </w:rPr>
    </w:lvl>
    <w:lvl w:ilvl="6" w:tplc="03D0B72E">
      <w:numFmt w:val="bullet"/>
      <w:lvlText w:val="•"/>
      <w:lvlJc w:val="left"/>
      <w:pPr>
        <w:ind w:left="5686" w:hanging="334"/>
      </w:pPr>
      <w:rPr>
        <w:rFonts w:hint="default"/>
        <w:lang w:val="en-US" w:eastAsia="en-US" w:bidi="ar-SA"/>
      </w:rPr>
    </w:lvl>
    <w:lvl w:ilvl="7" w:tplc="11FC75AA">
      <w:numFmt w:val="bullet"/>
      <w:lvlText w:val="•"/>
      <w:lvlJc w:val="left"/>
      <w:pPr>
        <w:ind w:left="6607" w:hanging="334"/>
      </w:pPr>
      <w:rPr>
        <w:rFonts w:hint="default"/>
        <w:lang w:val="en-US" w:eastAsia="en-US" w:bidi="ar-SA"/>
      </w:rPr>
    </w:lvl>
    <w:lvl w:ilvl="8" w:tplc="66FE886C">
      <w:numFmt w:val="bullet"/>
      <w:lvlText w:val="•"/>
      <w:lvlJc w:val="left"/>
      <w:pPr>
        <w:ind w:left="7528" w:hanging="334"/>
      </w:pPr>
      <w:rPr>
        <w:rFonts w:hint="default"/>
        <w:lang w:val="en-US" w:eastAsia="en-US" w:bidi="ar-SA"/>
      </w:rPr>
    </w:lvl>
  </w:abstractNum>
  <w:abstractNum w:abstractNumId="4" w15:restartNumberingAfterBreak="0">
    <w:nsid w:val="19905974"/>
    <w:multiLevelType w:val="multilevel"/>
    <w:tmpl w:val="1B9CA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FB6388"/>
    <w:multiLevelType w:val="hybridMultilevel"/>
    <w:tmpl w:val="4E9C0D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40677896"/>
    <w:multiLevelType w:val="multilevel"/>
    <w:tmpl w:val="BBC64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BE0855"/>
    <w:multiLevelType w:val="multilevel"/>
    <w:tmpl w:val="9B406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A47563D"/>
    <w:multiLevelType w:val="hybridMultilevel"/>
    <w:tmpl w:val="384C2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261E68"/>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10" w15:restartNumberingAfterBreak="0">
    <w:nsid w:val="5BB90F75"/>
    <w:multiLevelType w:val="multilevel"/>
    <w:tmpl w:val="582033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D194049"/>
    <w:multiLevelType w:val="multilevel"/>
    <w:tmpl w:val="EC9CA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A65937"/>
    <w:multiLevelType w:val="multilevel"/>
    <w:tmpl w:val="9FCCF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DF7A52"/>
    <w:multiLevelType w:val="multilevel"/>
    <w:tmpl w:val="FA40E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06C31D2"/>
    <w:multiLevelType w:val="hybridMultilevel"/>
    <w:tmpl w:val="683A067A"/>
    <w:lvl w:ilvl="0" w:tplc="2B6EA16E">
      <w:start w:val="1"/>
      <w:numFmt w:val="decimal"/>
      <w:lvlText w:val="%1."/>
      <w:lvlJc w:val="left"/>
      <w:pPr>
        <w:ind w:left="3912" w:hanging="360"/>
      </w:pPr>
      <w:rPr>
        <w:rFonts w:hint="default"/>
      </w:rPr>
    </w:lvl>
    <w:lvl w:ilvl="1" w:tplc="04090019">
      <w:start w:val="1"/>
      <w:numFmt w:val="lowerLetter"/>
      <w:lvlText w:val="%2."/>
      <w:lvlJc w:val="left"/>
      <w:pPr>
        <w:ind w:left="4632" w:hanging="360"/>
      </w:pPr>
    </w:lvl>
    <w:lvl w:ilvl="2" w:tplc="0409001B">
      <w:start w:val="1"/>
      <w:numFmt w:val="lowerRoman"/>
      <w:lvlText w:val="%3."/>
      <w:lvlJc w:val="right"/>
      <w:pPr>
        <w:ind w:left="5352" w:hanging="180"/>
      </w:pPr>
    </w:lvl>
    <w:lvl w:ilvl="3" w:tplc="0409000F" w:tentative="1">
      <w:start w:val="1"/>
      <w:numFmt w:val="decimal"/>
      <w:lvlText w:val="%4."/>
      <w:lvlJc w:val="left"/>
      <w:pPr>
        <w:ind w:left="6072" w:hanging="360"/>
      </w:pPr>
    </w:lvl>
    <w:lvl w:ilvl="4" w:tplc="04090019" w:tentative="1">
      <w:start w:val="1"/>
      <w:numFmt w:val="lowerLetter"/>
      <w:lvlText w:val="%5."/>
      <w:lvlJc w:val="left"/>
      <w:pPr>
        <w:ind w:left="6792" w:hanging="360"/>
      </w:pPr>
    </w:lvl>
    <w:lvl w:ilvl="5" w:tplc="0409001B" w:tentative="1">
      <w:start w:val="1"/>
      <w:numFmt w:val="lowerRoman"/>
      <w:lvlText w:val="%6."/>
      <w:lvlJc w:val="right"/>
      <w:pPr>
        <w:ind w:left="7512" w:hanging="180"/>
      </w:pPr>
    </w:lvl>
    <w:lvl w:ilvl="6" w:tplc="0409000F" w:tentative="1">
      <w:start w:val="1"/>
      <w:numFmt w:val="decimal"/>
      <w:lvlText w:val="%7."/>
      <w:lvlJc w:val="left"/>
      <w:pPr>
        <w:ind w:left="8232" w:hanging="360"/>
      </w:pPr>
    </w:lvl>
    <w:lvl w:ilvl="7" w:tplc="04090019" w:tentative="1">
      <w:start w:val="1"/>
      <w:numFmt w:val="lowerLetter"/>
      <w:lvlText w:val="%8."/>
      <w:lvlJc w:val="left"/>
      <w:pPr>
        <w:ind w:left="8952" w:hanging="360"/>
      </w:pPr>
    </w:lvl>
    <w:lvl w:ilvl="8" w:tplc="0409001B" w:tentative="1">
      <w:start w:val="1"/>
      <w:numFmt w:val="lowerRoman"/>
      <w:lvlText w:val="%9."/>
      <w:lvlJc w:val="right"/>
      <w:pPr>
        <w:ind w:left="9672" w:hanging="180"/>
      </w:pPr>
    </w:lvl>
  </w:abstractNum>
  <w:abstractNum w:abstractNumId="15" w15:restartNumberingAfterBreak="0">
    <w:nsid w:val="7DB01D44"/>
    <w:multiLevelType w:val="multilevel"/>
    <w:tmpl w:val="F6467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DBA194F"/>
    <w:multiLevelType w:val="multilevel"/>
    <w:tmpl w:val="4824F9F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305239355">
    <w:abstractNumId w:val="3"/>
  </w:num>
  <w:num w:numId="2" w16cid:durableId="1301110048">
    <w:abstractNumId w:val="1"/>
  </w:num>
  <w:num w:numId="3" w16cid:durableId="487552628">
    <w:abstractNumId w:val="9"/>
  </w:num>
  <w:num w:numId="4" w16cid:durableId="111288899">
    <w:abstractNumId w:val="14"/>
  </w:num>
  <w:num w:numId="5" w16cid:durableId="1320041074">
    <w:abstractNumId w:val="16"/>
  </w:num>
  <w:num w:numId="6" w16cid:durableId="2039115048">
    <w:abstractNumId w:val="10"/>
  </w:num>
  <w:num w:numId="7" w16cid:durableId="378480360">
    <w:abstractNumId w:val="2"/>
  </w:num>
  <w:num w:numId="8" w16cid:durableId="351273518">
    <w:abstractNumId w:val="13"/>
  </w:num>
  <w:num w:numId="9" w16cid:durableId="1435176799">
    <w:abstractNumId w:val="11"/>
  </w:num>
  <w:num w:numId="10" w16cid:durableId="914702834">
    <w:abstractNumId w:val="8"/>
  </w:num>
  <w:num w:numId="11" w16cid:durableId="569538852">
    <w:abstractNumId w:val="15"/>
  </w:num>
  <w:num w:numId="12" w16cid:durableId="302200608">
    <w:abstractNumId w:val="0"/>
  </w:num>
  <w:num w:numId="13" w16cid:durableId="1974866028">
    <w:abstractNumId w:val="4"/>
  </w:num>
  <w:num w:numId="14" w16cid:durableId="1451582155">
    <w:abstractNumId w:val="12"/>
  </w:num>
  <w:num w:numId="15" w16cid:durableId="118305457">
    <w:abstractNumId w:val="6"/>
  </w:num>
  <w:num w:numId="16" w16cid:durableId="943802956">
    <w:abstractNumId w:val="7"/>
  </w:num>
  <w:num w:numId="17" w16cid:durableId="1389260067">
    <w:abstractNumId w:val="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6FEF"/>
    <w:rsid w:val="0001301D"/>
    <w:rsid w:val="000253C2"/>
    <w:rsid w:val="00051855"/>
    <w:rsid w:val="0007112E"/>
    <w:rsid w:val="00086B89"/>
    <w:rsid w:val="000921AE"/>
    <w:rsid w:val="000A7283"/>
    <w:rsid w:val="000C342D"/>
    <w:rsid w:val="000F6518"/>
    <w:rsid w:val="00112D9A"/>
    <w:rsid w:val="00115274"/>
    <w:rsid w:val="00122E39"/>
    <w:rsid w:val="001330A9"/>
    <w:rsid w:val="00142E2E"/>
    <w:rsid w:val="00166D43"/>
    <w:rsid w:val="00174200"/>
    <w:rsid w:val="00197B93"/>
    <w:rsid w:val="00200C2D"/>
    <w:rsid w:val="00215AEB"/>
    <w:rsid w:val="002535A5"/>
    <w:rsid w:val="0025700C"/>
    <w:rsid w:val="00296421"/>
    <w:rsid w:val="002A1032"/>
    <w:rsid w:val="002B6FEF"/>
    <w:rsid w:val="002C0D26"/>
    <w:rsid w:val="002F28DF"/>
    <w:rsid w:val="003151DA"/>
    <w:rsid w:val="00335B61"/>
    <w:rsid w:val="00347158"/>
    <w:rsid w:val="00384844"/>
    <w:rsid w:val="00391973"/>
    <w:rsid w:val="003B001E"/>
    <w:rsid w:val="003B5342"/>
    <w:rsid w:val="003B5C04"/>
    <w:rsid w:val="003C402F"/>
    <w:rsid w:val="003D1BBE"/>
    <w:rsid w:val="003E54A4"/>
    <w:rsid w:val="00462F2F"/>
    <w:rsid w:val="00496DBF"/>
    <w:rsid w:val="004A637A"/>
    <w:rsid w:val="004C0925"/>
    <w:rsid w:val="004C3514"/>
    <w:rsid w:val="004F269B"/>
    <w:rsid w:val="00542581"/>
    <w:rsid w:val="00561F42"/>
    <w:rsid w:val="0056294F"/>
    <w:rsid w:val="00585D96"/>
    <w:rsid w:val="005965D4"/>
    <w:rsid w:val="00596BFC"/>
    <w:rsid w:val="005A1370"/>
    <w:rsid w:val="005A49D7"/>
    <w:rsid w:val="005D1EE7"/>
    <w:rsid w:val="005F6F6A"/>
    <w:rsid w:val="006367E6"/>
    <w:rsid w:val="00642BB7"/>
    <w:rsid w:val="006512C7"/>
    <w:rsid w:val="006946BD"/>
    <w:rsid w:val="006A04A9"/>
    <w:rsid w:val="006E3E1F"/>
    <w:rsid w:val="00744A00"/>
    <w:rsid w:val="0075236F"/>
    <w:rsid w:val="007867D9"/>
    <w:rsid w:val="00827BB5"/>
    <w:rsid w:val="00851E0C"/>
    <w:rsid w:val="0089612A"/>
    <w:rsid w:val="00983842"/>
    <w:rsid w:val="009C2205"/>
    <w:rsid w:val="009D76E8"/>
    <w:rsid w:val="00A028F0"/>
    <w:rsid w:val="00A24964"/>
    <w:rsid w:val="00A26FEC"/>
    <w:rsid w:val="00A92890"/>
    <w:rsid w:val="00AC54D1"/>
    <w:rsid w:val="00B04A22"/>
    <w:rsid w:val="00B114FC"/>
    <w:rsid w:val="00B20313"/>
    <w:rsid w:val="00B253AA"/>
    <w:rsid w:val="00B417EE"/>
    <w:rsid w:val="00C34FA8"/>
    <w:rsid w:val="00C40DFF"/>
    <w:rsid w:val="00C51D30"/>
    <w:rsid w:val="00C55181"/>
    <w:rsid w:val="00C61E59"/>
    <w:rsid w:val="00CC4F45"/>
    <w:rsid w:val="00D176A9"/>
    <w:rsid w:val="00D21303"/>
    <w:rsid w:val="00D25875"/>
    <w:rsid w:val="00D27A21"/>
    <w:rsid w:val="00D30561"/>
    <w:rsid w:val="00DE3E82"/>
    <w:rsid w:val="00DE5D48"/>
    <w:rsid w:val="00E1554D"/>
    <w:rsid w:val="00E16D89"/>
    <w:rsid w:val="00E20EB0"/>
    <w:rsid w:val="00E35D8A"/>
    <w:rsid w:val="00E4244C"/>
    <w:rsid w:val="00E47D50"/>
    <w:rsid w:val="00E76159"/>
    <w:rsid w:val="00E822FB"/>
    <w:rsid w:val="00E87554"/>
    <w:rsid w:val="00E90424"/>
    <w:rsid w:val="00EA6434"/>
    <w:rsid w:val="00EE0E28"/>
    <w:rsid w:val="00EE331F"/>
    <w:rsid w:val="00F15656"/>
    <w:rsid w:val="00F220BA"/>
    <w:rsid w:val="00F608F8"/>
    <w:rsid w:val="00F610D3"/>
    <w:rsid w:val="00F61AF6"/>
    <w:rsid w:val="00F83768"/>
    <w:rsid w:val="00FD182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22B8F"/>
  <w15:docId w15:val="{ED8B8110-4914-4C05-BE60-51498815E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181"/>
  </w:style>
  <w:style w:type="paragraph" w:styleId="Heading1">
    <w:name w:val="heading 1"/>
    <w:basedOn w:val="Normal"/>
    <w:next w:val="Normal"/>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 w:type="paragraph" w:styleId="BalloonText">
    <w:name w:val="Balloon Text"/>
    <w:basedOn w:val="Normal"/>
    <w:link w:val="BalloonTextChar"/>
    <w:uiPriority w:val="99"/>
    <w:semiHidden/>
    <w:unhideWhenUsed/>
    <w:rsid w:val="00E9042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90424"/>
    <w:rPr>
      <w:rFonts w:ascii="Tahoma" w:hAnsi="Tahoma" w:cs="Tahoma"/>
      <w:sz w:val="16"/>
      <w:szCs w:val="16"/>
    </w:rPr>
  </w:style>
  <w:style w:type="paragraph" w:styleId="NormalWeb">
    <w:name w:val="Normal (Web)"/>
    <w:basedOn w:val="Normal"/>
    <w:uiPriority w:val="99"/>
    <w:unhideWhenUsed/>
    <w:rsid w:val="005D1EE7"/>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Strong">
    <w:name w:val="Strong"/>
    <w:basedOn w:val="DefaultParagraphFont"/>
    <w:uiPriority w:val="22"/>
    <w:qFormat/>
    <w:rsid w:val="00FD1821"/>
    <w:rPr>
      <w:b/>
      <w:bCs/>
    </w:rPr>
  </w:style>
  <w:style w:type="character" w:customStyle="1" w:styleId="katex-mathml">
    <w:name w:val="katex-mathml"/>
    <w:basedOn w:val="DefaultParagraphFont"/>
    <w:rsid w:val="00F83768"/>
  </w:style>
  <w:style w:type="character" w:customStyle="1" w:styleId="mord">
    <w:name w:val="mord"/>
    <w:basedOn w:val="DefaultParagraphFont"/>
    <w:rsid w:val="00F83768"/>
  </w:style>
  <w:style w:type="character" w:customStyle="1" w:styleId="mrel">
    <w:name w:val="mrel"/>
    <w:basedOn w:val="DefaultParagraphFont"/>
    <w:rsid w:val="00F83768"/>
  </w:style>
  <w:style w:type="character" w:customStyle="1" w:styleId="mopen">
    <w:name w:val="mopen"/>
    <w:basedOn w:val="DefaultParagraphFont"/>
    <w:rsid w:val="00F83768"/>
  </w:style>
  <w:style w:type="character" w:customStyle="1" w:styleId="vlist-s">
    <w:name w:val="vlist-s"/>
    <w:basedOn w:val="DefaultParagraphFont"/>
    <w:rsid w:val="00F83768"/>
  </w:style>
  <w:style w:type="character" w:customStyle="1" w:styleId="mclose">
    <w:name w:val="mclose"/>
    <w:basedOn w:val="DefaultParagraphFont"/>
    <w:rsid w:val="00F83768"/>
  </w:style>
  <w:style w:type="character" w:customStyle="1" w:styleId="mop">
    <w:name w:val="mop"/>
    <w:basedOn w:val="DefaultParagraphFont"/>
    <w:rsid w:val="00F83768"/>
  </w:style>
  <w:style w:type="character" w:customStyle="1" w:styleId="delimsizing">
    <w:name w:val="delimsizing"/>
    <w:basedOn w:val="DefaultParagraphFont"/>
    <w:rsid w:val="00F83768"/>
  </w:style>
  <w:style w:type="character" w:customStyle="1" w:styleId="mbin">
    <w:name w:val="mbin"/>
    <w:basedOn w:val="DefaultParagraphFont"/>
    <w:rsid w:val="00F83768"/>
  </w:style>
  <w:style w:type="character" w:customStyle="1" w:styleId="mpunct">
    <w:name w:val="mpunct"/>
    <w:basedOn w:val="DefaultParagraphFont"/>
    <w:rsid w:val="00F83768"/>
  </w:style>
  <w:style w:type="paragraph" w:styleId="NoSpacing">
    <w:name w:val="No Spacing"/>
    <w:uiPriority w:val="1"/>
    <w:qFormat/>
    <w:rsid w:val="002C0D26"/>
    <w:pPr>
      <w:spacing w:line="240" w:lineRule="auto"/>
    </w:pPr>
    <w:rPr>
      <w:rFonts w:asciiTheme="minorHAnsi" w:eastAsiaTheme="minorHAnsi" w:hAnsiTheme="minorHAnsi" w:cstheme="minorBidi"/>
      <w:kern w:val="2"/>
      <w:lang w:val="en-IN"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62872187">
      <w:bodyDiv w:val="1"/>
      <w:marLeft w:val="0"/>
      <w:marRight w:val="0"/>
      <w:marTop w:val="0"/>
      <w:marBottom w:val="0"/>
      <w:divBdr>
        <w:top w:val="none" w:sz="0" w:space="0" w:color="auto"/>
        <w:left w:val="none" w:sz="0" w:space="0" w:color="auto"/>
        <w:bottom w:val="none" w:sz="0" w:space="0" w:color="auto"/>
        <w:right w:val="none" w:sz="0" w:space="0" w:color="auto"/>
      </w:divBdr>
    </w:div>
    <w:div w:id="100956887">
      <w:bodyDiv w:val="1"/>
      <w:marLeft w:val="0"/>
      <w:marRight w:val="0"/>
      <w:marTop w:val="0"/>
      <w:marBottom w:val="0"/>
      <w:divBdr>
        <w:top w:val="none" w:sz="0" w:space="0" w:color="auto"/>
        <w:left w:val="none" w:sz="0" w:space="0" w:color="auto"/>
        <w:bottom w:val="none" w:sz="0" w:space="0" w:color="auto"/>
        <w:right w:val="none" w:sz="0" w:space="0" w:color="auto"/>
      </w:divBdr>
    </w:div>
    <w:div w:id="111898391">
      <w:bodyDiv w:val="1"/>
      <w:marLeft w:val="0"/>
      <w:marRight w:val="0"/>
      <w:marTop w:val="0"/>
      <w:marBottom w:val="0"/>
      <w:divBdr>
        <w:top w:val="none" w:sz="0" w:space="0" w:color="auto"/>
        <w:left w:val="none" w:sz="0" w:space="0" w:color="auto"/>
        <w:bottom w:val="none" w:sz="0" w:space="0" w:color="auto"/>
        <w:right w:val="none" w:sz="0" w:space="0" w:color="auto"/>
      </w:divBdr>
    </w:div>
    <w:div w:id="153763706">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387538317">
      <w:bodyDiv w:val="1"/>
      <w:marLeft w:val="0"/>
      <w:marRight w:val="0"/>
      <w:marTop w:val="0"/>
      <w:marBottom w:val="0"/>
      <w:divBdr>
        <w:top w:val="none" w:sz="0" w:space="0" w:color="auto"/>
        <w:left w:val="none" w:sz="0" w:space="0" w:color="auto"/>
        <w:bottom w:val="none" w:sz="0" w:space="0" w:color="auto"/>
        <w:right w:val="none" w:sz="0" w:space="0" w:color="auto"/>
      </w:divBdr>
    </w:div>
    <w:div w:id="539979337">
      <w:bodyDiv w:val="1"/>
      <w:marLeft w:val="0"/>
      <w:marRight w:val="0"/>
      <w:marTop w:val="0"/>
      <w:marBottom w:val="0"/>
      <w:divBdr>
        <w:top w:val="none" w:sz="0" w:space="0" w:color="auto"/>
        <w:left w:val="none" w:sz="0" w:space="0" w:color="auto"/>
        <w:bottom w:val="none" w:sz="0" w:space="0" w:color="auto"/>
        <w:right w:val="none" w:sz="0" w:space="0" w:color="auto"/>
      </w:divBdr>
    </w:div>
    <w:div w:id="680739237">
      <w:bodyDiv w:val="1"/>
      <w:marLeft w:val="0"/>
      <w:marRight w:val="0"/>
      <w:marTop w:val="0"/>
      <w:marBottom w:val="0"/>
      <w:divBdr>
        <w:top w:val="none" w:sz="0" w:space="0" w:color="auto"/>
        <w:left w:val="none" w:sz="0" w:space="0" w:color="auto"/>
        <w:bottom w:val="none" w:sz="0" w:space="0" w:color="auto"/>
        <w:right w:val="none" w:sz="0" w:space="0" w:color="auto"/>
      </w:divBdr>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780152846">
      <w:bodyDiv w:val="1"/>
      <w:marLeft w:val="0"/>
      <w:marRight w:val="0"/>
      <w:marTop w:val="0"/>
      <w:marBottom w:val="0"/>
      <w:divBdr>
        <w:top w:val="none" w:sz="0" w:space="0" w:color="auto"/>
        <w:left w:val="none" w:sz="0" w:space="0" w:color="auto"/>
        <w:bottom w:val="none" w:sz="0" w:space="0" w:color="auto"/>
        <w:right w:val="none" w:sz="0" w:space="0" w:color="auto"/>
      </w:divBdr>
    </w:div>
    <w:div w:id="926765625">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53243884">
      <w:bodyDiv w:val="1"/>
      <w:marLeft w:val="0"/>
      <w:marRight w:val="0"/>
      <w:marTop w:val="0"/>
      <w:marBottom w:val="0"/>
      <w:divBdr>
        <w:top w:val="none" w:sz="0" w:space="0" w:color="auto"/>
        <w:left w:val="none" w:sz="0" w:space="0" w:color="auto"/>
        <w:bottom w:val="none" w:sz="0" w:space="0" w:color="auto"/>
        <w:right w:val="none" w:sz="0" w:space="0" w:color="auto"/>
      </w:divBdr>
    </w:div>
    <w:div w:id="1008677213">
      <w:bodyDiv w:val="1"/>
      <w:marLeft w:val="0"/>
      <w:marRight w:val="0"/>
      <w:marTop w:val="0"/>
      <w:marBottom w:val="0"/>
      <w:divBdr>
        <w:top w:val="none" w:sz="0" w:space="0" w:color="auto"/>
        <w:left w:val="none" w:sz="0" w:space="0" w:color="auto"/>
        <w:bottom w:val="none" w:sz="0" w:space="0" w:color="auto"/>
        <w:right w:val="none" w:sz="0" w:space="0" w:color="auto"/>
      </w:divBdr>
    </w:div>
    <w:div w:id="1089815945">
      <w:bodyDiv w:val="1"/>
      <w:marLeft w:val="0"/>
      <w:marRight w:val="0"/>
      <w:marTop w:val="0"/>
      <w:marBottom w:val="0"/>
      <w:divBdr>
        <w:top w:val="none" w:sz="0" w:space="0" w:color="auto"/>
        <w:left w:val="none" w:sz="0" w:space="0" w:color="auto"/>
        <w:bottom w:val="none" w:sz="0" w:space="0" w:color="auto"/>
        <w:right w:val="none" w:sz="0" w:space="0" w:color="auto"/>
      </w:divBdr>
    </w:div>
    <w:div w:id="1115556829">
      <w:bodyDiv w:val="1"/>
      <w:marLeft w:val="0"/>
      <w:marRight w:val="0"/>
      <w:marTop w:val="0"/>
      <w:marBottom w:val="0"/>
      <w:divBdr>
        <w:top w:val="none" w:sz="0" w:space="0" w:color="auto"/>
        <w:left w:val="none" w:sz="0" w:space="0" w:color="auto"/>
        <w:bottom w:val="none" w:sz="0" w:space="0" w:color="auto"/>
        <w:right w:val="none" w:sz="0" w:space="0" w:color="auto"/>
      </w:divBdr>
    </w:div>
    <w:div w:id="1156798635">
      <w:bodyDiv w:val="1"/>
      <w:marLeft w:val="0"/>
      <w:marRight w:val="0"/>
      <w:marTop w:val="0"/>
      <w:marBottom w:val="0"/>
      <w:divBdr>
        <w:top w:val="none" w:sz="0" w:space="0" w:color="auto"/>
        <w:left w:val="none" w:sz="0" w:space="0" w:color="auto"/>
        <w:bottom w:val="none" w:sz="0" w:space="0" w:color="auto"/>
        <w:right w:val="none" w:sz="0" w:space="0" w:color="auto"/>
      </w:divBdr>
    </w:div>
    <w:div w:id="1178352156">
      <w:bodyDiv w:val="1"/>
      <w:marLeft w:val="0"/>
      <w:marRight w:val="0"/>
      <w:marTop w:val="0"/>
      <w:marBottom w:val="0"/>
      <w:divBdr>
        <w:top w:val="none" w:sz="0" w:space="0" w:color="auto"/>
        <w:left w:val="none" w:sz="0" w:space="0" w:color="auto"/>
        <w:bottom w:val="none" w:sz="0" w:space="0" w:color="auto"/>
        <w:right w:val="none" w:sz="0" w:space="0" w:color="auto"/>
      </w:divBdr>
    </w:div>
    <w:div w:id="1197348751">
      <w:bodyDiv w:val="1"/>
      <w:marLeft w:val="0"/>
      <w:marRight w:val="0"/>
      <w:marTop w:val="0"/>
      <w:marBottom w:val="0"/>
      <w:divBdr>
        <w:top w:val="none" w:sz="0" w:space="0" w:color="auto"/>
        <w:left w:val="none" w:sz="0" w:space="0" w:color="auto"/>
        <w:bottom w:val="none" w:sz="0" w:space="0" w:color="auto"/>
        <w:right w:val="none" w:sz="0" w:space="0" w:color="auto"/>
      </w:divBdr>
    </w:div>
    <w:div w:id="1569221927">
      <w:bodyDiv w:val="1"/>
      <w:marLeft w:val="0"/>
      <w:marRight w:val="0"/>
      <w:marTop w:val="0"/>
      <w:marBottom w:val="0"/>
      <w:divBdr>
        <w:top w:val="none" w:sz="0" w:space="0" w:color="auto"/>
        <w:left w:val="none" w:sz="0" w:space="0" w:color="auto"/>
        <w:bottom w:val="none" w:sz="0" w:space="0" w:color="auto"/>
        <w:right w:val="none" w:sz="0" w:space="0" w:color="auto"/>
      </w:divBdr>
    </w:div>
    <w:div w:id="1582519151">
      <w:bodyDiv w:val="1"/>
      <w:marLeft w:val="0"/>
      <w:marRight w:val="0"/>
      <w:marTop w:val="0"/>
      <w:marBottom w:val="0"/>
      <w:divBdr>
        <w:top w:val="none" w:sz="0" w:space="0" w:color="auto"/>
        <w:left w:val="none" w:sz="0" w:space="0" w:color="auto"/>
        <w:bottom w:val="none" w:sz="0" w:space="0" w:color="auto"/>
        <w:right w:val="none" w:sz="0" w:space="0" w:color="auto"/>
      </w:divBdr>
    </w:div>
    <w:div w:id="1636059900">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730306316">
      <w:bodyDiv w:val="1"/>
      <w:marLeft w:val="0"/>
      <w:marRight w:val="0"/>
      <w:marTop w:val="0"/>
      <w:marBottom w:val="0"/>
      <w:divBdr>
        <w:top w:val="none" w:sz="0" w:space="0" w:color="auto"/>
        <w:left w:val="none" w:sz="0" w:space="0" w:color="auto"/>
        <w:bottom w:val="none" w:sz="0" w:space="0" w:color="auto"/>
        <w:right w:val="none" w:sz="0" w:space="0" w:color="auto"/>
      </w:divBdr>
    </w:div>
    <w:div w:id="1785929181">
      <w:bodyDiv w:val="1"/>
      <w:marLeft w:val="0"/>
      <w:marRight w:val="0"/>
      <w:marTop w:val="0"/>
      <w:marBottom w:val="0"/>
      <w:divBdr>
        <w:top w:val="none" w:sz="0" w:space="0" w:color="auto"/>
        <w:left w:val="none" w:sz="0" w:space="0" w:color="auto"/>
        <w:bottom w:val="none" w:sz="0" w:space="0" w:color="auto"/>
        <w:right w:val="none" w:sz="0" w:space="0" w:color="auto"/>
      </w:divBdr>
    </w:div>
    <w:div w:id="1883710854">
      <w:bodyDiv w:val="1"/>
      <w:marLeft w:val="0"/>
      <w:marRight w:val="0"/>
      <w:marTop w:val="0"/>
      <w:marBottom w:val="0"/>
      <w:divBdr>
        <w:top w:val="none" w:sz="0" w:space="0" w:color="auto"/>
        <w:left w:val="none" w:sz="0" w:space="0" w:color="auto"/>
        <w:bottom w:val="none" w:sz="0" w:space="0" w:color="auto"/>
        <w:right w:val="none" w:sz="0" w:space="0" w:color="auto"/>
      </w:divBdr>
    </w:div>
    <w:div w:id="1898316703">
      <w:bodyDiv w:val="1"/>
      <w:marLeft w:val="0"/>
      <w:marRight w:val="0"/>
      <w:marTop w:val="0"/>
      <w:marBottom w:val="0"/>
      <w:divBdr>
        <w:top w:val="none" w:sz="0" w:space="0" w:color="auto"/>
        <w:left w:val="none" w:sz="0" w:space="0" w:color="auto"/>
        <w:bottom w:val="none" w:sz="0" w:space="0" w:color="auto"/>
        <w:right w:val="none" w:sz="0" w:space="0" w:color="auto"/>
      </w:divBdr>
    </w:div>
    <w:div w:id="1913004655">
      <w:bodyDiv w:val="1"/>
      <w:marLeft w:val="0"/>
      <w:marRight w:val="0"/>
      <w:marTop w:val="0"/>
      <w:marBottom w:val="0"/>
      <w:divBdr>
        <w:top w:val="none" w:sz="0" w:space="0" w:color="auto"/>
        <w:left w:val="none" w:sz="0" w:space="0" w:color="auto"/>
        <w:bottom w:val="none" w:sz="0" w:space="0" w:color="auto"/>
        <w:right w:val="none" w:sz="0" w:space="0" w:color="auto"/>
      </w:divBdr>
    </w:div>
    <w:div w:id="1918440431">
      <w:bodyDiv w:val="1"/>
      <w:marLeft w:val="0"/>
      <w:marRight w:val="0"/>
      <w:marTop w:val="0"/>
      <w:marBottom w:val="0"/>
      <w:divBdr>
        <w:top w:val="none" w:sz="0" w:space="0" w:color="auto"/>
        <w:left w:val="none" w:sz="0" w:space="0" w:color="auto"/>
        <w:bottom w:val="none" w:sz="0" w:space="0" w:color="auto"/>
        <w:right w:val="none" w:sz="0" w:space="0" w:color="auto"/>
      </w:divBdr>
    </w:div>
    <w:div w:id="1943563308">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9</Pages>
  <Words>12314</Words>
  <Characters>7019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dc:creator>
  <cp:lastModifiedBy>Gayathri Kethineni</cp:lastModifiedBy>
  <cp:revision>3</cp:revision>
  <cp:lastPrinted>2023-12-09T05:13:00Z</cp:lastPrinted>
  <dcterms:created xsi:type="dcterms:W3CDTF">2024-10-21T13:29:00Z</dcterms:created>
  <dcterms:modified xsi:type="dcterms:W3CDTF">2024-10-21T13:39:00Z</dcterms:modified>
</cp:coreProperties>
</file>